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64735D" w14:textId="77777777" w:rsidR="002F5DCA" w:rsidRDefault="002F5DCA" w:rsidP="002F5DCA">
      <w:pPr>
        <w:rPr>
          <w:b/>
          <w:bCs/>
          <w:color w:val="000000"/>
        </w:rPr>
      </w:pPr>
      <w:bookmarkStart w:id="0" w:name="_GoBack"/>
      <w:bookmarkEnd w:id="0"/>
      <w:r>
        <w:rPr>
          <w:b/>
          <w:bCs/>
          <w:color w:val="000000"/>
        </w:rPr>
        <w:t>Perspective on the EF-14 trial and its implications for the role of Tumor-Treating Fields in the management of glioblastoma</w:t>
      </w:r>
    </w:p>
    <w:p w14:paraId="2CAAA17C" w14:textId="77777777" w:rsidR="002F5DCA" w:rsidRDefault="002F5DCA" w:rsidP="002F5DCA">
      <w:pPr>
        <w:rPr>
          <w:b/>
          <w:bCs/>
          <w:color w:val="000000"/>
        </w:rPr>
      </w:pPr>
    </w:p>
    <w:p w14:paraId="2901DEB3" w14:textId="741D196C" w:rsidR="002F5DCA" w:rsidRPr="002C0FF1" w:rsidRDefault="002F5DCA" w:rsidP="002F5DCA">
      <w:pPr>
        <w:rPr>
          <w:bCs/>
          <w:color w:val="000000"/>
        </w:rPr>
      </w:pPr>
      <w:r>
        <w:rPr>
          <w:b/>
          <w:bCs/>
          <w:color w:val="000000"/>
        </w:rPr>
        <w:t xml:space="preserve">Authors: </w:t>
      </w:r>
      <w:r w:rsidRPr="002C0FF1">
        <w:rPr>
          <w:bCs/>
          <w:color w:val="000000"/>
        </w:rPr>
        <w:t>Suyash Mohan</w:t>
      </w:r>
      <w:r w:rsidR="002C0FF1" w:rsidRPr="002C0FF1">
        <w:rPr>
          <w:bCs/>
          <w:color w:val="000000"/>
          <w:vertAlign w:val="superscript"/>
        </w:rPr>
        <w:t>1</w:t>
      </w:r>
      <w:r w:rsidRPr="002C0FF1">
        <w:rPr>
          <w:bCs/>
          <w:color w:val="000000"/>
        </w:rPr>
        <w:t xml:space="preserve">, MD, PDCC, </w:t>
      </w:r>
      <w:r w:rsidR="006A4160" w:rsidRPr="002C0FF1">
        <w:rPr>
          <w:bCs/>
          <w:color w:val="000000"/>
        </w:rPr>
        <w:t>Sanjeev Chawla</w:t>
      </w:r>
      <w:r w:rsidR="002C0FF1" w:rsidRPr="002C0FF1">
        <w:rPr>
          <w:bCs/>
          <w:color w:val="000000"/>
          <w:vertAlign w:val="superscript"/>
        </w:rPr>
        <w:t>1</w:t>
      </w:r>
      <w:r w:rsidR="006A4160" w:rsidRPr="002C0FF1">
        <w:rPr>
          <w:bCs/>
          <w:color w:val="000000"/>
        </w:rPr>
        <w:t xml:space="preserve"> PhD, </w:t>
      </w:r>
      <w:r w:rsidRPr="002C0FF1">
        <w:rPr>
          <w:bCs/>
          <w:color w:val="000000"/>
        </w:rPr>
        <w:t>Aaron Skolnik</w:t>
      </w:r>
      <w:r w:rsidR="002C0FF1" w:rsidRPr="002C0FF1">
        <w:rPr>
          <w:bCs/>
          <w:color w:val="000000"/>
          <w:vertAlign w:val="superscript"/>
        </w:rPr>
        <w:t>1</w:t>
      </w:r>
      <w:r w:rsidRPr="002C0FF1">
        <w:rPr>
          <w:bCs/>
          <w:color w:val="000000"/>
        </w:rPr>
        <w:t xml:space="preserve"> MD, Harish Poptani</w:t>
      </w:r>
      <w:r w:rsidR="002C0FF1">
        <w:rPr>
          <w:bCs/>
          <w:color w:val="000000"/>
          <w:vertAlign w:val="superscript"/>
        </w:rPr>
        <w:t>2</w:t>
      </w:r>
      <w:r w:rsidRPr="002C0FF1">
        <w:rPr>
          <w:bCs/>
          <w:color w:val="000000"/>
        </w:rPr>
        <w:t xml:space="preserve"> PhD.</w:t>
      </w:r>
    </w:p>
    <w:p w14:paraId="3B6B9A0C" w14:textId="77777777" w:rsidR="002C0FF1" w:rsidRDefault="002C0FF1" w:rsidP="002F5DCA">
      <w:pPr>
        <w:rPr>
          <w:b/>
          <w:bCs/>
          <w:color w:val="000000"/>
        </w:rPr>
      </w:pPr>
    </w:p>
    <w:p w14:paraId="12E8FD83" w14:textId="77777777" w:rsidR="002C0FF1" w:rsidRDefault="002C0FF1" w:rsidP="002F5DCA">
      <w:pPr>
        <w:rPr>
          <w:b/>
          <w:bCs/>
          <w:color w:val="000000"/>
        </w:rPr>
      </w:pPr>
      <w:r>
        <w:rPr>
          <w:b/>
          <w:bCs/>
          <w:color w:val="000000"/>
        </w:rPr>
        <w:t xml:space="preserve">Institution(s): </w:t>
      </w:r>
    </w:p>
    <w:p w14:paraId="0D1A4095" w14:textId="42505ABE" w:rsidR="002C0FF1" w:rsidRPr="002C0FF1" w:rsidRDefault="002C0FF1" w:rsidP="002C0FF1">
      <w:pPr>
        <w:rPr>
          <w:bCs/>
          <w:color w:val="000000"/>
        </w:rPr>
      </w:pPr>
      <w:r w:rsidRPr="002C0FF1">
        <w:rPr>
          <w:bCs/>
          <w:color w:val="000000"/>
          <w:vertAlign w:val="superscript"/>
        </w:rPr>
        <w:t>1</w:t>
      </w:r>
      <w:r w:rsidRPr="002C0FF1">
        <w:rPr>
          <w:bCs/>
          <w:color w:val="000000"/>
        </w:rPr>
        <w:t xml:space="preserve"> Department of Radiology,</w:t>
      </w:r>
      <w:r>
        <w:rPr>
          <w:bCs/>
          <w:color w:val="000000"/>
        </w:rPr>
        <w:t xml:space="preserve"> </w:t>
      </w:r>
      <w:r w:rsidRPr="002C0FF1">
        <w:rPr>
          <w:bCs/>
          <w:color w:val="000000"/>
        </w:rPr>
        <w:t>Division of Neuroradiology</w:t>
      </w:r>
      <w:r>
        <w:rPr>
          <w:bCs/>
          <w:color w:val="000000"/>
        </w:rPr>
        <w:t xml:space="preserve">, Perelman School of Medicine at </w:t>
      </w:r>
      <w:r w:rsidRPr="002C0FF1">
        <w:rPr>
          <w:bCs/>
          <w:color w:val="000000"/>
        </w:rPr>
        <w:t>University of Pennsylvania</w:t>
      </w:r>
      <w:r>
        <w:rPr>
          <w:bCs/>
          <w:color w:val="000000"/>
        </w:rPr>
        <w:t xml:space="preserve">, </w:t>
      </w:r>
      <w:r w:rsidR="00AF3C32">
        <w:rPr>
          <w:bCs/>
          <w:color w:val="000000"/>
        </w:rPr>
        <w:t>Philadelphia, PA, USA</w:t>
      </w:r>
    </w:p>
    <w:p w14:paraId="311B1DD6" w14:textId="0F52487C" w:rsidR="002C0FF1" w:rsidRDefault="002C0FF1" w:rsidP="002F5DCA">
      <w:pPr>
        <w:rPr>
          <w:b/>
          <w:bCs/>
          <w:color w:val="000000"/>
        </w:rPr>
      </w:pPr>
    </w:p>
    <w:p w14:paraId="04FDBFBA" w14:textId="18BED96F" w:rsidR="002C0FF1" w:rsidRPr="002C0FF1" w:rsidRDefault="002C0FF1" w:rsidP="002F5DCA">
      <w:pPr>
        <w:rPr>
          <w:b/>
          <w:bCs/>
          <w:color w:val="000000"/>
        </w:rPr>
      </w:pPr>
      <w:r>
        <w:rPr>
          <w:bCs/>
          <w:color w:val="000000"/>
          <w:vertAlign w:val="superscript"/>
        </w:rPr>
        <w:t>2</w:t>
      </w:r>
      <w:r>
        <w:t xml:space="preserve"> </w:t>
      </w:r>
      <w:proofErr w:type="gramStart"/>
      <w:r>
        <w:t>Department</w:t>
      </w:r>
      <w:proofErr w:type="gramEnd"/>
      <w:r>
        <w:t xml:space="preserve"> of </w:t>
      </w:r>
      <w:r w:rsidRPr="002C0FF1">
        <w:rPr>
          <w:bCs/>
          <w:color w:val="000000"/>
        </w:rPr>
        <w:t>Cellular and Molecular Physiology, University of Liverpool, Liverpool, UK</w:t>
      </w:r>
    </w:p>
    <w:p w14:paraId="1FB602D7" w14:textId="77777777" w:rsidR="00AF3C32" w:rsidRDefault="00AF3C32" w:rsidP="002C0FF1">
      <w:pPr>
        <w:jc w:val="center"/>
        <w:rPr>
          <w:b/>
          <w:bCs/>
          <w:color w:val="000000"/>
        </w:rPr>
      </w:pPr>
    </w:p>
    <w:p w14:paraId="2497C773" w14:textId="77777777" w:rsidR="00AF3C32" w:rsidRDefault="00AF3C32" w:rsidP="002C0FF1">
      <w:pPr>
        <w:jc w:val="center"/>
        <w:rPr>
          <w:b/>
          <w:bCs/>
          <w:color w:val="000000"/>
        </w:rPr>
      </w:pPr>
    </w:p>
    <w:p w14:paraId="6DCB5C58" w14:textId="77777777" w:rsidR="00AF3C32" w:rsidRDefault="00AF3C32" w:rsidP="002C0FF1">
      <w:pPr>
        <w:jc w:val="center"/>
        <w:rPr>
          <w:b/>
          <w:bCs/>
          <w:color w:val="000000"/>
        </w:rPr>
      </w:pPr>
    </w:p>
    <w:p w14:paraId="2A0184F2" w14:textId="56CF6604" w:rsidR="002C0FF1" w:rsidRDefault="002C0FF1" w:rsidP="002C0FF1">
      <w:pPr>
        <w:jc w:val="center"/>
        <w:rPr>
          <w:b/>
          <w:bCs/>
          <w:color w:val="000000"/>
        </w:rPr>
      </w:pPr>
      <w:r>
        <w:rPr>
          <w:b/>
          <w:bCs/>
          <w:color w:val="000000"/>
        </w:rPr>
        <w:t>Corresponding author:</w:t>
      </w:r>
    </w:p>
    <w:p w14:paraId="6ECF9FC5" w14:textId="77777777" w:rsidR="002C0FF1" w:rsidRDefault="002C0FF1" w:rsidP="002C0FF1">
      <w:pPr>
        <w:jc w:val="center"/>
        <w:rPr>
          <w:b/>
          <w:bCs/>
          <w:color w:val="000000"/>
        </w:rPr>
      </w:pPr>
    </w:p>
    <w:p w14:paraId="1755EF70" w14:textId="6D89887C" w:rsidR="002C0FF1" w:rsidRPr="002C0FF1" w:rsidRDefault="002C0FF1" w:rsidP="002C0FF1">
      <w:pPr>
        <w:jc w:val="center"/>
        <w:rPr>
          <w:bCs/>
          <w:color w:val="000000"/>
        </w:rPr>
      </w:pPr>
      <w:r w:rsidRPr="002C0FF1">
        <w:rPr>
          <w:bCs/>
          <w:color w:val="000000"/>
        </w:rPr>
        <w:t>Dr. Suyash Mohan MD, PDCC</w:t>
      </w:r>
    </w:p>
    <w:p w14:paraId="151D676A" w14:textId="77777777" w:rsidR="002C0FF1" w:rsidRPr="002C0FF1" w:rsidRDefault="002C0FF1" w:rsidP="002C0FF1">
      <w:pPr>
        <w:jc w:val="center"/>
        <w:rPr>
          <w:bCs/>
          <w:color w:val="000000"/>
        </w:rPr>
      </w:pPr>
      <w:r w:rsidRPr="002C0FF1">
        <w:rPr>
          <w:bCs/>
          <w:color w:val="000000"/>
        </w:rPr>
        <w:t>Assistant Professor of Radiology,</w:t>
      </w:r>
    </w:p>
    <w:p w14:paraId="43A7BBD4" w14:textId="77777777" w:rsidR="002C0FF1" w:rsidRDefault="002C0FF1" w:rsidP="002C0FF1">
      <w:pPr>
        <w:jc w:val="center"/>
        <w:rPr>
          <w:bCs/>
          <w:color w:val="000000"/>
        </w:rPr>
      </w:pPr>
      <w:r w:rsidRPr="002C0FF1">
        <w:rPr>
          <w:bCs/>
          <w:color w:val="000000"/>
        </w:rPr>
        <w:t xml:space="preserve">Department of Radiology, </w:t>
      </w:r>
    </w:p>
    <w:p w14:paraId="2415009C" w14:textId="14DD9713" w:rsidR="002C0FF1" w:rsidRPr="002C0FF1" w:rsidRDefault="002C0FF1" w:rsidP="002C0FF1">
      <w:pPr>
        <w:jc w:val="center"/>
        <w:rPr>
          <w:bCs/>
          <w:color w:val="000000"/>
        </w:rPr>
      </w:pPr>
      <w:r w:rsidRPr="002C0FF1">
        <w:rPr>
          <w:bCs/>
          <w:color w:val="000000"/>
        </w:rPr>
        <w:t>Division of Neuroradiology</w:t>
      </w:r>
    </w:p>
    <w:p w14:paraId="54C535DD" w14:textId="77777777" w:rsidR="002C0FF1" w:rsidRPr="002C0FF1" w:rsidRDefault="002C0FF1" w:rsidP="002C0FF1">
      <w:pPr>
        <w:jc w:val="center"/>
        <w:rPr>
          <w:bCs/>
          <w:color w:val="000000"/>
        </w:rPr>
      </w:pPr>
      <w:r w:rsidRPr="002C0FF1">
        <w:rPr>
          <w:bCs/>
          <w:color w:val="000000"/>
        </w:rPr>
        <w:t>University of Pennsylvania School of Medicine</w:t>
      </w:r>
    </w:p>
    <w:p w14:paraId="2CB04D48" w14:textId="77777777" w:rsidR="002C0FF1" w:rsidRPr="002C0FF1" w:rsidRDefault="002C0FF1" w:rsidP="002C0FF1">
      <w:pPr>
        <w:jc w:val="center"/>
        <w:rPr>
          <w:bCs/>
          <w:color w:val="000000"/>
        </w:rPr>
      </w:pPr>
      <w:r w:rsidRPr="002C0FF1">
        <w:rPr>
          <w:bCs/>
          <w:color w:val="000000"/>
        </w:rPr>
        <w:t>Philadelphia, PA-19104</w:t>
      </w:r>
    </w:p>
    <w:p w14:paraId="13F96C54" w14:textId="7FEB7AE9" w:rsidR="002C0FF1" w:rsidRDefault="002C0FF1" w:rsidP="002C0FF1">
      <w:pPr>
        <w:jc w:val="center"/>
        <w:rPr>
          <w:bCs/>
          <w:color w:val="000000"/>
        </w:rPr>
      </w:pPr>
      <w:r>
        <w:rPr>
          <w:bCs/>
          <w:color w:val="000000"/>
        </w:rPr>
        <w:t>Tel: 1 (215) 662-6865</w:t>
      </w:r>
    </w:p>
    <w:p w14:paraId="02918F83" w14:textId="653BF957" w:rsidR="002C0FF1" w:rsidRDefault="002C0FF1" w:rsidP="002C0FF1">
      <w:pPr>
        <w:jc w:val="center"/>
        <w:rPr>
          <w:bCs/>
          <w:color w:val="000000"/>
        </w:rPr>
      </w:pPr>
      <w:r w:rsidRPr="002C0FF1">
        <w:rPr>
          <w:bCs/>
          <w:color w:val="000000"/>
        </w:rPr>
        <w:t xml:space="preserve">Email: </w:t>
      </w:r>
      <w:hyperlink r:id="rId5" w:history="1">
        <w:r w:rsidR="00AF3C32" w:rsidRPr="00580478">
          <w:rPr>
            <w:rStyle w:val="Hyperlink"/>
            <w:bCs/>
          </w:rPr>
          <w:t>suyash.mohan@uphs.upenn.edu</w:t>
        </w:r>
      </w:hyperlink>
    </w:p>
    <w:p w14:paraId="47C94BE6" w14:textId="77777777" w:rsidR="002F5DCA" w:rsidRDefault="002F5DCA" w:rsidP="002F5DCA">
      <w:pPr>
        <w:rPr>
          <w:color w:val="000000"/>
        </w:rPr>
      </w:pPr>
    </w:p>
    <w:p w14:paraId="5DC5184C" w14:textId="77777777" w:rsidR="000848CB" w:rsidRPr="000848CB" w:rsidRDefault="000848CB" w:rsidP="000848CB">
      <w:pPr>
        <w:rPr>
          <w:b/>
          <w:color w:val="000000"/>
        </w:rPr>
      </w:pPr>
      <w:r w:rsidRPr="000848CB">
        <w:rPr>
          <w:b/>
          <w:color w:val="000000"/>
        </w:rPr>
        <w:t>Abstract</w:t>
      </w:r>
    </w:p>
    <w:p w14:paraId="17C81F10" w14:textId="77777777" w:rsidR="000848CB" w:rsidRPr="000848CB" w:rsidRDefault="000848CB" w:rsidP="000848CB">
      <w:pPr>
        <w:rPr>
          <w:color w:val="000000"/>
        </w:rPr>
      </w:pPr>
    </w:p>
    <w:p w14:paraId="6D41FE5D" w14:textId="2B54AC79" w:rsidR="000848CB" w:rsidRPr="000848CB" w:rsidRDefault="000848CB" w:rsidP="000848CB">
      <w:pPr>
        <w:rPr>
          <w:color w:val="000000"/>
        </w:rPr>
      </w:pPr>
      <w:r w:rsidRPr="000848CB">
        <w:rPr>
          <w:color w:val="000000"/>
        </w:rPr>
        <w:t>Tumor treating fields (</w:t>
      </w:r>
      <w:proofErr w:type="spellStart"/>
      <w:r w:rsidRPr="000848CB">
        <w:rPr>
          <w:color w:val="000000"/>
        </w:rPr>
        <w:t>TTFields</w:t>
      </w:r>
      <w:proofErr w:type="spellEnd"/>
      <w:r w:rsidRPr="000848CB">
        <w:rPr>
          <w:color w:val="000000"/>
        </w:rPr>
        <w:t xml:space="preserve">) is a novel treatment modality that has been </w:t>
      </w:r>
      <w:r>
        <w:rPr>
          <w:color w:val="000000"/>
        </w:rPr>
        <w:t xml:space="preserve">recently </w:t>
      </w:r>
      <w:r w:rsidRPr="000848CB">
        <w:rPr>
          <w:color w:val="000000"/>
        </w:rPr>
        <w:t>approved for the treatment of patients with both newly diagn</w:t>
      </w:r>
      <w:r>
        <w:rPr>
          <w:color w:val="000000"/>
        </w:rPr>
        <w:t>osed and recurrent glioblastoma</w:t>
      </w:r>
      <w:r w:rsidRPr="000848CB">
        <w:rPr>
          <w:color w:val="000000"/>
        </w:rPr>
        <w:t xml:space="preserve"> (GBM). This approach comprises of a portable device delivering low intensity and intermediate frequency alternating electric fields aiming at selectively inhibiting cellular proliferation of neoplastic</w:t>
      </w:r>
      <w:r>
        <w:rPr>
          <w:color w:val="000000"/>
        </w:rPr>
        <w:t xml:space="preserve"> cells. Promising findings of recent large scale multinational </w:t>
      </w:r>
      <w:r w:rsidRPr="000848CB">
        <w:rPr>
          <w:color w:val="000000"/>
        </w:rPr>
        <w:t xml:space="preserve">clinical trials have indicated that </w:t>
      </w:r>
      <w:proofErr w:type="spellStart"/>
      <w:r w:rsidRPr="000848CB">
        <w:rPr>
          <w:color w:val="000000"/>
        </w:rPr>
        <w:t>TTFields</w:t>
      </w:r>
      <w:proofErr w:type="spellEnd"/>
      <w:r w:rsidRPr="000848CB">
        <w:rPr>
          <w:color w:val="000000"/>
        </w:rPr>
        <w:t xml:space="preserve"> ha</w:t>
      </w:r>
      <w:r>
        <w:rPr>
          <w:color w:val="000000"/>
        </w:rPr>
        <w:t xml:space="preserve">ve </w:t>
      </w:r>
      <w:r w:rsidRPr="000848CB">
        <w:rPr>
          <w:color w:val="000000"/>
        </w:rPr>
        <w:t xml:space="preserve">a favorable safety profile without causing significant adverse effects on patients. These trials have reported that GBM patients treated with </w:t>
      </w:r>
      <w:proofErr w:type="spellStart"/>
      <w:r w:rsidRPr="000848CB">
        <w:rPr>
          <w:color w:val="000000"/>
        </w:rPr>
        <w:t>TTFields</w:t>
      </w:r>
      <w:proofErr w:type="spellEnd"/>
      <w:r w:rsidRPr="000848CB">
        <w:rPr>
          <w:color w:val="000000"/>
        </w:rPr>
        <w:t xml:space="preserve"> had significantly prolonged overall and progression free survival compared to patients receiving standard chemotherapy. Moreover, improved quality of life with better cognitive and emotional functions </w:t>
      </w:r>
      <w:r>
        <w:rPr>
          <w:color w:val="000000"/>
        </w:rPr>
        <w:t xml:space="preserve">was </w:t>
      </w:r>
      <w:r w:rsidRPr="000848CB">
        <w:rPr>
          <w:color w:val="000000"/>
        </w:rPr>
        <w:t xml:space="preserve">observed in </w:t>
      </w:r>
      <w:proofErr w:type="spellStart"/>
      <w:r w:rsidRPr="000848CB">
        <w:rPr>
          <w:color w:val="000000"/>
        </w:rPr>
        <w:t>TTFields</w:t>
      </w:r>
      <w:proofErr w:type="spellEnd"/>
      <w:r w:rsidRPr="000848CB">
        <w:rPr>
          <w:color w:val="000000"/>
        </w:rPr>
        <w:t xml:space="preserve"> treated cohorts of patients. </w:t>
      </w:r>
      <w:r>
        <w:t>Conventional MR imaging using modified RANO criteria is currently considered as the standard protocol for assessing disease progression and treatment response in patients with GBM.</w:t>
      </w:r>
      <w:r w:rsidRPr="000848CB">
        <w:rPr>
          <w:color w:val="000000"/>
        </w:rPr>
        <w:t xml:space="preserve"> Using physiological and metabolic MR imaging, we recently reported our </w:t>
      </w:r>
      <w:r>
        <w:rPr>
          <w:color w:val="000000"/>
        </w:rPr>
        <w:t xml:space="preserve">experience with </w:t>
      </w:r>
      <w:r w:rsidRPr="000848CB">
        <w:rPr>
          <w:color w:val="000000"/>
        </w:rPr>
        <w:t xml:space="preserve">evaluating treatment response to </w:t>
      </w:r>
      <w:proofErr w:type="spellStart"/>
      <w:r w:rsidRPr="000848CB">
        <w:rPr>
          <w:color w:val="000000"/>
        </w:rPr>
        <w:t>TTFields</w:t>
      </w:r>
      <w:proofErr w:type="spellEnd"/>
      <w:r w:rsidRPr="000848CB">
        <w:rPr>
          <w:color w:val="000000"/>
        </w:rPr>
        <w:t xml:space="preserve"> </w:t>
      </w:r>
      <w:r>
        <w:rPr>
          <w:color w:val="000000"/>
        </w:rPr>
        <w:t xml:space="preserve">in </w:t>
      </w:r>
      <w:r w:rsidR="005A5FAF">
        <w:rPr>
          <w:color w:val="000000"/>
        </w:rPr>
        <w:t>newly diagnosed GBM</w:t>
      </w:r>
      <w:r w:rsidRPr="000848CB">
        <w:rPr>
          <w:color w:val="000000"/>
        </w:rPr>
        <w:t xml:space="preserve">. We believe that additional studies evaluating the treatment response of </w:t>
      </w:r>
      <w:proofErr w:type="spellStart"/>
      <w:r w:rsidRPr="000848CB">
        <w:rPr>
          <w:color w:val="000000"/>
        </w:rPr>
        <w:t>TTFields</w:t>
      </w:r>
      <w:proofErr w:type="spellEnd"/>
      <w:r w:rsidRPr="000848CB">
        <w:rPr>
          <w:color w:val="000000"/>
        </w:rPr>
        <w:t xml:space="preserve"> will have a profound impact on the clinical use of this novel and effective treatment modality for GBM patients. </w:t>
      </w:r>
    </w:p>
    <w:p w14:paraId="735C643A" w14:textId="77777777" w:rsidR="000848CB" w:rsidRDefault="000848CB" w:rsidP="003A4412">
      <w:pPr>
        <w:rPr>
          <w:color w:val="000000"/>
        </w:rPr>
      </w:pPr>
    </w:p>
    <w:p w14:paraId="3A7E06D9" w14:textId="77777777" w:rsidR="000848CB" w:rsidRDefault="000848CB" w:rsidP="003A4412">
      <w:pPr>
        <w:rPr>
          <w:color w:val="000000"/>
        </w:rPr>
      </w:pPr>
    </w:p>
    <w:p w14:paraId="0FD97D64" w14:textId="7C477198" w:rsidR="000848CB" w:rsidRDefault="000848CB">
      <w:pPr>
        <w:spacing w:after="200" w:line="276" w:lineRule="auto"/>
        <w:rPr>
          <w:color w:val="000000"/>
        </w:rPr>
      </w:pPr>
      <w:r>
        <w:rPr>
          <w:color w:val="000000"/>
        </w:rPr>
        <w:br w:type="page"/>
      </w:r>
    </w:p>
    <w:p w14:paraId="5BDDBBD8" w14:textId="63009709" w:rsidR="000848CB" w:rsidRPr="000848CB" w:rsidRDefault="000848CB" w:rsidP="003A4412">
      <w:pPr>
        <w:rPr>
          <w:b/>
          <w:color w:val="000000"/>
        </w:rPr>
      </w:pPr>
      <w:r w:rsidRPr="000848CB">
        <w:rPr>
          <w:b/>
          <w:color w:val="000000"/>
        </w:rPr>
        <w:lastRenderedPageBreak/>
        <w:t>Perspective</w:t>
      </w:r>
    </w:p>
    <w:p w14:paraId="54B69A39" w14:textId="77777777" w:rsidR="000848CB" w:rsidRDefault="000848CB" w:rsidP="003A4412">
      <w:pPr>
        <w:rPr>
          <w:color w:val="000000"/>
        </w:rPr>
      </w:pPr>
    </w:p>
    <w:p w14:paraId="10718C5A" w14:textId="77777777" w:rsidR="003A4412" w:rsidRDefault="003A4412" w:rsidP="003A4412">
      <w:pPr>
        <w:rPr>
          <w:color w:val="000000"/>
        </w:rPr>
      </w:pPr>
      <w:r w:rsidRPr="00C871DD">
        <w:rPr>
          <w:color w:val="000000"/>
        </w:rPr>
        <w:t xml:space="preserve">The article “Maintenance Therapy With Tumor-Treating Fields Plus </w:t>
      </w:r>
      <w:proofErr w:type="spellStart"/>
      <w:r w:rsidRPr="00C871DD">
        <w:rPr>
          <w:color w:val="000000"/>
        </w:rPr>
        <w:t>Temozolomide</w:t>
      </w:r>
      <w:proofErr w:type="spellEnd"/>
      <w:r w:rsidRPr="00C871DD">
        <w:rPr>
          <w:color w:val="000000"/>
        </w:rPr>
        <w:t xml:space="preserve"> vs </w:t>
      </w:r>
      <w:proofErr w:type="spellStart"/>
      <w:r w:rsidRPr="00C871DD">
        <w:rPr>
          <w:color w:val="000000"/>
        </w:rPr>
        <w:t>Temozolomide</w:t>
      </w:r>
      <w:proofErr w:type="spellEnd"/>
      <w:r w:rsidRPr="00C871DD">
        <w:rPr>
          <w:color w:val="000000"/>
        </w:rPr>
        <w:t xml:space="preserve"> Alone for Glioblastoma: A Randomized Clinical Trial” </w:t>
      </w:r>
      <w:r>
        <w:rPr>
          <w:color w:val="000000"/>
        </w:rPr>
        <w:t xml:space="preserve">published in JAMA in Dec 2015, </w:t>
      </w:r>
      <w:r w:rsidRPr="00C871DD">
        <w:rPr>
          <w:color w:val="000000"/>
        </w:rPr>
        <w:t xml:space="preserve">describes a </w:t>
      </w:r>
      <w:r w:rsidRPr="003A4412">
        <w:rPr>
          <w:color w:val="000000"/>
        </w:rPr>
        <w:t>pivotal p</w:t>
      </w:r>
      <w:r w:rsidR="00A45F33">
        <w:rPr>
          <w:color w:val="000000"/>
        </w:rPr>
        <w:t xml:space="preserve">hase 3 clinical trial of </w:t>
      </w:r>
      <w:proofErr w:type="spellStart"/>
      <w:r w:rsidR="00A45F33">
        <w:rPr>
          <w:color w:val="000000"/>
        </w:rPr>
        <w:t>Optune</w:t>
      </w:r>
      <w:proofErr w:type="spellEnd"/>
      <w:r w:rsidR="00A45F33" w:rsidRPr="00A45F33">
        <w:rPr>
          <w:color w:val="000000"/>
        </w:rPr>
        <w:t>®</w:t>
      </w:r>
      <w:r w:rsidR="00A45F33">
        <w:rPr>
          <w:color w:val="000000"/>
        </w:rPr>
        <w:t xml:space="preserve"> </w:t>
      </w:r>
      <w:r w:rsidRPr="003A4412">
        <w:rPr>
          <w:color w:val="000000"/>
        </w:rPr>
        <w:t xml:space="preserve">in combination with </w:t>
      </w:r>
      <w:proofErr w:type="spellStart"/>
      <w:r w:rsidRPr="003A4412">
        <w:rPr>
          <w:color w:val="000000"/>
        </w:rPr>
        <w:t>temozolomide</w:t>
      </w:r>
      <w:proofErr w:type="spellEnd"/>
      <w:r w:rsidR="00ED0323">
        <w:rPr>
          <w:color w:val="000000"/>
        </w:rPr>
        <w:t xml:space="preserve"> (TMZ)</w:t>
      </w:r>
      <w:r w:rsidRPr="003A4412">
        <w:rPr>
          <w:color w:val="000000"/>
        </w:rPr>
        <w:t xml:space="preserve"> for the treatment of newly diagnosed glioblastoma</w:t>
      </w:r>
      <w:r w:rsidR="00B06F1E">
        <w:rPr>
          <w:color w:val="000000"/>
        </w:rPr>
        <w:t xml:space="preserve"> </w:t>
      </w:r>
      <w:r w:rsidR="005B6D61">
        <w:rPr>
          <w:color w:val="000000"/>
        </w:rPr>
        <w:t>(GBM) from 83 centers in North Ameri</w:t>
      </w:r>
      <w:r w:rsidR="00A74B77">
        <w:rPr>
          <w:color w:val="000000"/>
        </w:rPr>
        <w:t>ca, Europe, and Asia</w:t>
      </w:r>
      <w:r w:rsidR="005B6D61">
        <w:rPr>
          <w:color w:val="000000"/>
        </w:rPr>
        <w:t>.</w:t>
      </w:r>
      <w:hyperlink w:anchor="_ENREF_1" w:tooltip="Stupp, 2015 #253" w:history="1"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 </w:instrText>
        </w:r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.DATA </w:instrText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end"/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separate"/>
        </w:r>
        <w:r w:rsidR="000B6FE5" w:rsidRPr="007B52A0">
          <w:rPr>
            <w:noProof/>
            <w:color w:val="000000"/>
            <w:vertAlign w:val="superscript"/>
          </w:rPr>
          <w:t>1</w:t>
        </w:r>
        <w:r w:rsidR="000B6FE5">
          <w:rPr>
            <w:color w:val="000000"/>
          </w:rPr>
          <w:fldChar w:fldCharType="end"/>
        </w:r>
      </w:hyperlink>
      <w:r w:rsidR="00FD7915">
        <w:rPr>
          <w:color w:val="000000"/>
        </w:rPr>
        <w:t xml:space="preserve"> </w:t>
      </w:r>
      <w:r>
        <w:rPr>
          <w:color w:val="000000"/>
        </w:rPr>
        <w:t xml:space="preserve">Before giving the readers our view-point </w:t>
      </w:r>
      <w:r w:rsidR="003826A4">
        <w:rPr>
          <w:color w:val="000000"/>
        </w:rPr>
        <w:t>regarding the result</w:t>
      </w:r>
      <w:r>
        <w:rPr>
          <w:color w:val="000000"/>
        </w:rPr>
        <w:t>s</w:t>
      </w:r>
      <w:r w:rsidR="003826A4">
        <w:rPr>
          <w:color w:val="000000"/>
        </w:rPr>
        <w:t xml:space="preserve"> </w:t>
      </w:r>
      <w:r>
        <w:rPr>
          <w:color w:val="000000"/>
        </w:rPr>
        <w:t>of this trial</w:t>
      </w:r>
      <w:r w:rsidR="003826A4">
        <w:rPr>
          <w:color w:val="000000"/>
        </w:rPr>
        <w:t>,</w:t>
      </w:r>
      <w:r>
        <w:rPr>
          <w:color w:val="000000"/>
        </w:rPr>
        <w:t xml:space="preserve"> we will briefly review some </w:t>
      </w:r>
      <w:r w:rsidR="00E94757">
        <w:rPr>
          <w:color w:val="000000"/>
        </w:rPr>
        <w:t>fundamental concepts</w:t>
      </w:r>
      <w:r w:rsidRPr="003A4412">
        <w:rPr>
          <w:color w:val="000000"/>
        </w:rPr>
        <w:t xml:space="preserve"> </w:t>
      </w:r>
      <w:r w:rsidR="00B06F1E">
        <w:rPr>
          <w:color w:val="000000"/>
        </w:rPr>
        <w:t>regarding this novel cancer treatment modality</w:t>
      </w:r>
      <w:r>
        <w:rPr>
          <w:color w:val="000000"/>
        </w:rPr>
        <w:t xml:space="preserve">. Towards the end </w:t>
      </w:r>
      <w:r w:rsidR="00ED0323">
        <w:rPr>
          <w:color w:val="000000"/>
        </w:rPr>
        <w:t xml:space="preserve">of this article, </w:t>
      </w:r>
      <w:r>
        <w:rPr>
          <w:color w:val="000000"/>
        </w:rPr>
        <w:t>we will</w:t>
      </w:r>
      <w:r w:rsidRPr="003A4412">
        <w:rPr>
          <w:color w:val="000000"/>
        </w:rPr>
        <w:t xml:space="preserve"> discuss the implications of </w:t>
      </w:r>
      <w:r>
        <w:rPr>
          <w:color w:val="000000"/>
        </w:rPr>
        <w:t xml:space="preserve">this </w:t>
      </w:r>
      <w:r w:rsidRPr="003A4412">
        <w:rPr>
          <w:color w:val="000000"/>
        </w:rPr>
        <w:t>new</w:t>
      </w:r>
      <w:r>
        <w:rPr>
          <w:color w:val="000000"/>
        </w:rPr>
        <w:t xml:space="preserve"> technology</w:t>
      </w:r>
      <w:r w:rsidR="00B06F1E">
        <w:rPr>
          <w:color w:val="000000"/>
        </w:rPr>
        <w:t xml:space="preserve">, </w:t>
      </w:r>
      <w:r>
        <w:rPr>
          <w:color w:val="000000"/>
        </w:rPr>
        <w:t xml:space="preserve">share some of our experiences </w:t>
      </w:r>
      <w:r w:rsidR="00B06F1E">
        <w:rPr>
          <w:color w:val="000000"/>
        </w:rPr>
        <w:t xml:space="preserve">focusing on </w:t>
      </w:r>
      <w:r w:rsidRPr="003A4412">
        <w:rPr>
          <w:color w:val="000000"/>
        </w:rPr>
        <w:t>current advances and future directions.</w:t>
      </w:r>
    </w:p>
    <w:p w14:paraId="6F220B58" w14:textId="77777777" w:rsidR="00B06F1E" w:rsidRDefault="00B06F1E" w:rsidP="003A4412">
      <w:pPr>
        <w:rPr>
          <w:color w:val="000000"/>
        </w:rPr>
      </w:pPr>
    </w:p>
    <w:p w14:paraId="081A2715" w14:textId="111312D8" w:rsidR="002F5DCA" w:rsidRPr="00A74B77" w:rsidRDefault="002F5DCA" w:rsidP="002F5DCA">
      <w:r>
        <w:rPr>
          <w:color w:val="000000"/>
        </w:rPr>
        <w:t xml:space="preserve">Alternating electric field therapy, </w:t>
      </w:r>
      <w:r w:rsidR="000C5A3D">
        <w:rPr>
          <w:color w:val="000000"/>
        </w:rPr>
        <w:t xml:space="preserve">also termed as </w:t>
      </w:r>
      <w:r>
        <w:rPr>
          <w:color w:val="000000"/>
        </w:rPr>
        <w:t>tumor treating fields (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), is a type of electromagnetic field therapy that uses low-intensity electrical fields to inhibit cell division and </w:t>
      </w:r>
      <w:r w:rsidR="007053CD">
        <w:rPr>
          <w:color w:val="000000"/>
        </w:rPr>
        <w:t>is implicated in the treatment of</w:t>
      </w:r>
      <w:r>
        <w:rPr>
          <w:color w:val="000000"/>
        </w:rPr>
        <w:t xml:space="preserve"> a variety of cancers, e.g., glioma, melanoma, adenocarcinoma.</w:t>
      </w:r>
      <w:r w:rsidR="007B52A0">
        <w:rPr>
          <w:color w:val="000000"/>
        </w:rPr>
        <w:fldChar w:fldCharType="begin">
          <w:fldData xml:space="preserve">PEVuZE5vdGU+PENpdGU+PEF1dGhvcj5Xb25nPC9BdXRob3I+PFllYXI+MjAxNTwvWWVhcj48UmVj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</w:fldData>
        </w:fldChar>
      </w:r>
      <w:r w:rsidR="007B52A0">
        <w:rPr>
          <w:color w:val="000000"/>
        </w:rPr>
        <w:instrText xml:space="preserve"> ADDIN EN.CITE </w:instrText>
      </w:r>
      <w:r w:rsidR="007B52A0">
        <w:rPr>
          <w:color w:val="000000"/>
        </w:rPr>
        <w:fldChar w:fldCharType="begin">
          <w:fldData xml:space="preserve">PEVuZE5vdGU+PENpdGU+PEF1dGhvcj5Xb25nPC9BdXRob3I+PFllYXI+MjAxNTwvWWVhcj48UmVj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</w:fldData>
        </w:fldChar>
      </w:r>
      <w:r w:rsidR="007B52A0">
        <w:rPr>
          <w:color w:val="000000"/>
        </w:rPr>
        <w:instrText xml:space="preserve"> ADDIN EN.CITE.DATA </w:instrText>
      </w:r>
      <w:r w:rsidR="007B52A0">
        <w:rPr>
          <w:color w:val="000000"/>
        </w:rPr>
      </w:r>
      <w:r w:rsidR="007B52A0">
        <w:rPr>
          <w:color w:val="000000"/>
        </w:rPr>
        <w:fldChar w:fldCharType="end"/>
      </w:r>
      <w:r w:rsidR="007B52A0">
        <w:rPr>
          <w:color w:val="000000"/>
        </w:rPr>
      </w:r>
      <w:r w:rsidR="007B52A0">
        <w:rPr>
          <w:color w:val="000000"/>
        </w:rPr>
        <w:fldChar w:fldCharType="separate"/>
      </w:r>
      <w:hyperlink w:anchor="_ENREF_2" w:tooltip="Wong, 2015 #250" w:history="1">
        <w:r w:rsidR="000B6FE5" w:rsidRPr="007B52A0">
          <w:rPr>
            <w:noProof/>
            <w:color w:val="000000"/>
            <w:vertAlign w:val="superscript"/>
          </w:rPr>
          <w:t>2</w:t>
        </w:r>
      </w:hyperlink>
      <w:r w:rsidR="007B52A0" w:rsidRPr="007B52A0">
        <w:rPr>
          <w:noProof/>
          <w:color w:val="000000"/>
          <w:vertAlign w:val="superscript"/>
        </w:rPr>
        <w:t xml:space="preserve">, </w:t>
      </w:r>
      <w:hyperlink w:anchor="_ENREF_3" w:tooltip="Pless, 2011 #294" w:history="1">
        <w:r w:rsidR="000B6FE5" w:rsidRPr="007B52A0">
          <w:rPr>
            <w:noProof/>
            <w:color w:val="000000"/>
            <w:vertAlign w:val="superscript"/>
          </w:rPr>
          <w:t>3</w:t>
        </w:r>
      </w:hyperlink>
      <w:r w:rsidR="007B52A0">
        <w:rPr>
          <w:color w:val="000000"/>
        </w:rPr>
        <w:fldChar w:fldCharType="end"/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 </w:t>
      </w:r>
      <w:r w:rsidR="007053CD">
        <w:rPr>
          <w:color w:val="000000"/>
        </w:rPr>
        <w:t xml:space="preserve">is </w:t>
      </w:r>
      <w:r>
        <w:rPr>
          <w:color w:val="000000"/>
        </w:rPr>
        <w:t>an anti-mitotic, physical treatment modality that acts in metaphase, anaphase and telophase</w:t>
      </w:r>
      <w:r w:rsidR="007053CD">
        <w:rPr>
          <w:color w:val="000000"/>
        </w:rPr>
        <w:t xml:space="preserve"> of the cell</w:t>
      </w:r>
      <w:r w:rsidR="009C44AD">
        <w:rPr>
          <w:color w:val="000000"/>
        </w:rPr>
        <w:t xml:space="preserve"> division</w:t>
      </w:r>
      <w:r>
        <w:rPr>
          <w:color w:val="000000"/>
        </w:rPr>
        <w:t>.</w:t>
      </w:r>
      <w:r w:rsidR="007B52A0">
        <w:rPr>
          <w:color w:val="000000"/>
        </w:rPr>
        <w:fldChar w:fldCharType="begin">
          <w:fldData xml:space="preserve">PEVuZE5vdGU+PENpdGU+PEF1dGhvcj5LaXJzb248L0F1dGhvcj48WWVhcj4yMDA0PC9ZZWFyPjxS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=
</w:fldData>
        </w:fldChar>
      </w:r>
      <w:r w:rsidR="007B52A0">
        <w:rPr>
          <w:color w:val="000000"/>
        </w:rPr>
        <w:instrText xml:space="preserve"> ADDIN EN.CITE </w:instrText>
      </w:r>
      <w:r w:rsidR="007B52A0">
        <w:rPr>
          <w:color w:val="000000"/>
        </w:rPr>
        <w:fldChar w:fldCharType="begin">
          <w:fldData xml:space="preserve">PEVuZE5vdGU+PENpdGU+PEF1dGhvcj5LaXJzb248L0F1dGhvcj48WWVhcj4yMDA0PC9ZZWFyPjxS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=
</w:fldData>
        </w:fldChar>
      </w:r>
      <w:r w:rsidR="007B52A0">
        <w:rPr>
          <w:color w:val="000000"/>
        </w:rPr>
        <w:instrText xml:space="preserve"> ADDIN EN.CITE.DATA </w:instrText>
      </w:r>
      <w:r w:rsidR="007B52A0">
        <w:rPr>
          <w:color w:val="000000"/>
        </w:rPr>
      </w:r>
      <w:r w:rsidR="007B52A0">
        <w:rPr>
          <w:color w:val="000000"/>
        </w:rPr>
        <w:fldChar w:fldCharType="end"/>
      </w:r>
      <w:r w:rsidR="007B52A0">
        <w:rPr>
          <w:color w:val="000000"/>
        </w:rPr>
      </w:r>
      <w:r w:rsidR="007B52A0">
        <w:rPr>
          <w:color w:val="000000"/>
        </w:rPr>
        <w:fldChar w:fldCharType="separate"/>
      </w:r>
      <w:hyperlink w:anchor="_ENREF_4" w:tooltip="Kirson, 2004 #279" w:history="1">
        <w:r w:rsidR="000B6FE5" w:rsidRPr="007B52A0">
          <w:rPr>
            <w:noProof/>
            <w:color w:val="000000"/>
            <w:vertAlign w:val="superscript"/>
          </w:rPr>
          <w:t>4</w:t>
        </w:r>
      </w:hyperlink>
      <w:r w:rsidR="007B52A0" w:rsidRPr="007B52A0">
        <w:rPr>
          <w:noProof/>
          <w:color w:val="000000"/>
          <w:vertAlign w:val="superscript"/>
        </w:rPr>
        <w:t xml:space="preserve">, </w:t>
      </w:r>
      <w:hyperlink w:anchor="_ENREF_5" w:tooltip="Giladi, 2014 #296" w:history="1">
        <w:r w:rsidR="000B6FE5" w:rsidRPr="007B52A0">
          <w:rPr>
            <w:noProof/>
            <w:color w:val="000000"/>
            <w:vertAlign w:val="superscript"/>
          </w:rPr>
          <w:t>5</w:t>
        </w:r>
      </w:hyperlink>
      <w:r w:rsidR="007B52A0">
        <w:rPr>
          <w:color w:val="000000"/>
        </w:rPr>
        <w:fldChar w:fldCharType="end"/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Optune</w:t>
      </w:r>
      <w:proofErr w:type="spellEnd"/>
      <w:r>
        <w:rPr>
          <w:color w:val="000000"/>
        </w:rPr>
        <w:t xml:space="preserve"> (formerly known as </w:t>
      </w:r>
      <w:proofErr w:type="spellStart"/>
      <w:r>
        <w:rPr>
          <w:color w:val="000000"/>
        </w:rPr>
        <w:t>NovoTTF</w:t>
      </w:r>
      <w:proofErr w:type="spellEnd"/>
      <w:r>
        <w:rPr>
          <w:color w:val="000000"/>
        </w:rPr>
        <w:t xml:space="preserve">) is a portable non-invasive, </w:t>
      </w:r>
      <w:r w:rsidR="007053CD">
        <w:rPr>
          <w:color w:val="000000"/>
        </w:rPr>
        <w:t>in-</w:t>
      </w:r>
      <w:r>
        <w:rPr>
          <w:color w:val="000000"/>
        </w:rPr>
        <w:t xml:space="preserve">home use </w:t>
      </w:r>
      <w:r w:rsidRPr="00A74B77">
        <w:t xml:space="preserve">medical device that delivers </w:t>
      </w:r>
      <w:proofErr w:type="spellStart"/>
      <w:r w:rsidRPr="00A74B77">
        <w:t>TTFields</w:t>
      </w:r>
      <w:proofErr w:type="spellEnd"/>
      <w:r w:rsidRPr="00A74B77">
        <w:t xml:space="preserve"> to the brain using non-invasive, “disposable transducer arrays” worn on the patient’s shaved head for 18-22 hours per day (with breaks allowed for showers).</w:t>
      </w:r>
      <w:r w:rsidR="00EA39CA" w:rsidRPr="00A74B77">
        <w:fldChar w:fldCharType="begin">
          <w:fldData xml:space="preserve">PEVuZE5vdGU+PENpdGU+PEF1dGhvcj5TdHVwcDwvQXV0aG9yPjxZZWFyPjIwMTU8L1llYXI+PFJl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</w:fldData>
        </w:fldChar>
      </w:r>
      <w:r w:rsidR="00EA39CA" w:rsidRPr="00A74B77">
        <w:instrText xml:space="preserve"> ADDIN EN.CITE </w:instrText>
      </w:r>
      <w:r w:rsidR="00EA39CA" w:rsidRPr="00A74B77">
        <w:fldChar w:fldCharType="begin">
          <w:fldData xml:space="preserve">PEVuZE5vdGU+PENpdGU+PEF1dGhvcj5TdHVwcDwvQXV0aG9yPjxZZWFyPjIwMTU8L1llYXI+PFJl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</w:fldData>
        </w:fldChar>
      </w:r>
      <w:r w:rsidR="00EA39CA" w:rsidRPr="00A74B77">
        <w:instrText xml:space="preserve"> ADDIN EN.CITE.DATA </w:instrText>
      </w:r>
      <w:r w:rsidR="00EA39CA" w:rsidRPr="00A74B77">
        <w:fldChar w:fldCharType="end"/>
      </w:r>
      <w:r w:rsidR="00EA39CA" w:rsidRPr="00A74B77">
        <w:fldChar w:fldCharType="separate"/>
      </w:r>
      <w:hyperlink w:anchor="_ENREF_1" w:tooltip="Stupp, 2015 #253" w:history="1">
        <w:r w:rsidR="000B6FE5" w:rsidRPr="00A74B77">
          <w:rPr>
            <w:noProof/>
            <w:vertAlign w:val="superscript"/>
          </w:rPr>
          <w:t>1</w:t>
        </w:r>
      </w:hyperlink>
      <w:r w:rsidR="00EA39CA" w:rsidRPr="00A74B77">
        <w:rPr>
          <w:noProof/>
          <w:vertAlign w:val="superscript"/>
        </w:rPr>
        <w:t xml:space="preserve">, </w:t>
      </w:r>
      <w:hyperlink w:anchor="_ENREF_6" w:tooltip="Fonkem, 2012 #304" w:history="1">
        <w:r w:rsidR="000B6FE5" w:rsidRPr="00A74B77">
          <w:rPr>
            <w:noProof/>
            <w:vertAlign w:val="superscript"/>
          </w:rPr>
          <w:t>6</w:t>
        </w:r>
      </w:hyperlink>
      <w:r w:rsidR="00EA39CA" w:rsidRPr="00A74B77">
        <w:fldChar w:fldCharType="end"/>
      </w:r>
      <w:r w:rsidRPr="00A74B77">
        <w:t xml:space="preserve"> </w:t>
      </w:r>
      <w:proofErr w:type="spellStart"/>
      <w:r w:rsidRPr="00A74B77">
        <w:t>TTFields</w:t>
      </w:r>
      <w:proofErr w:type="spellEnd"/>
      <w:r w:rsidRPr="00A74B77">
        <w:t xml:space="preserve"> </w:t>
      </w:r>
      <w:r w:rsidR="007053CD" w:rsidRPr="00A74B77">
        <w:t xml:space="preserve">is </w:t>
      </w:r>
      <w:r w:rsidRPr="00A74B77">
        <w:t>approved in the United States and Europe for the treatment of newly diagnosed as well as recurrent glioblastoma (GBM), and is undergoing clinical trials for several other tumor types.</w:t>
      </w:r>
      <w:hyperlink w:anchor="_ENREF_7" w:tooltip="Bomzon, 2015 #307" w:history="1">
        <w:r w:rsidR="000B6FE5" w:rsidRPr="00A74B77">
          <w:fldChar w:fldCharType="begin">
            <w:fldData xml:space="preserve">PEVuZE5vdGU+PENpdGU+PEF1dGhvcj5Cb216b248L0F1dGhvcj48WWVhcj4yMDE1PC9ZZWFyPjxS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</w:fldData>
          </w:fldChar>
        </w:r>
        <w:r w:rsidR="000B6FE5" w:rsidRPr="00A74B77">
          <w:instrText xml:space="preserve"> ADDIN EN.CITE </w:instrText>
        </w:r>
        <w:r w:rsidR="000B6FE5" w:rsidRPr="00A74B77">
          <w:fldChar w:fldCharType="begin">
            <w:fldData xml:space="preserve">PEVuZE5vdGU+PENpdGU+PEF1dGhvcj5Cb216b248L0F1dGhvcj48WWVhcj4yMDE1PC9ZZWFyPjxS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</w:fldData>
          </w:fldChar>
        </w:r>
        <w:r w:rsidR="000B6FE5" w:rsidRPr="00A74B77">
          <w:instrText xml:space="preserve"> ADDIN EN.CITE.DATA </w:instrText>
        </w:r>
        <w:r w:rsidR="000B6FE5" w:rsidRPr="00A74B77">
          <w:fldChar w:fldCharType="end"/>
        </w:r>
        <w:r w:rsidR="000B6FE5" w:rsidRPr="00A74B77">
          <w:fldChar w:fldCharType="separate"/>
        </w:r>
        <w:r w:rsidR="000B6FE5" w:rsidRPr="00A74B77">
          <w:rPr>
            <w:noProof/>
            <w:vertAlign w:val="superscript"/>
          </w:rPr>
          <w:t>7-9</w:t>
        </w:r>
        <w:r w:rsidR="000B6FE5" w:rsidRPr="00A74B77">
          <w:fldChar w:fldCharType="end"/>
        </w:r>
      </w:hyperlink>
      <w:r w:rsidRPr="00A74B77">
        <w:t xml:space="preserve"> The American National Comprehensive Cancer Network's official </w:t>
      </w:r>
      <w:r w:rsidR="0034480E" w:rsidRPr="00A74B77">
        <w:t>guidelines also list</w:t>
      </w:r>
      <w:r w:rsidRPr="00A74B77">
        <w:t xml:space="preserve"> </w:t>
      </w:r>
      <w:proofErr w:type="spellStart"/>
      <w:r w:rsidRPr="00A74B77">
        <w:t>TTFields</w:t>
      </w:r>
      <w:proofErr w:type="spellEnd"/>
      <w:r w:rsidRPr="00A74B77">
        <w:t xml:space="preserve"> as an option fo</w:t>
      </w:r>
      <w:r w:rsidR="00A74B77">
        <w:t>r the treatment of recurrent GBM</w:t>
      </w:r>
      <w:r w:rsidRPr="00A74B77">
        <w:t>.</w:t>
      </w:r>
    </w:p>
    <w:p w14:paraId="6E5A0AB2" w14:textId="77777777" w:rsidR="002F5DCA" w:rsidRPr="007B52A0" w:rsidRDefault="002F5DCA" w:rsidP="002F5DCA">
      <w:pPr>
        <w:rPr>
          <w:color w:val="FF0000"/>
        </w:rPr>
      </w:pPr>
    </w:p>
    <w:p w14:paraId="0F59461A" w14:textId="1BE49363" w:rsidR="002F5DCA" w:rsidRPr="007B52A0" w:rsidRDefault="002F5DCA" w:rsidP="002F5DCA">
      <w:pPr>
        <w:rPr>
          <w:color w:val="FF0000"/>
        </w:rPr>
      </w:pPr>
      <w:r>
        <w:rPr>
          <w:color w:val="000000"/>
        </w:rPr>
        <w:t xml:space="preserve">Initial pilot studies and clinical trials using 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 started in 2004 and the first randomized clinical trial (EF-11)</w:t>
      </w:r>
      <w:r w:rsidR="002A28BC">
        <w:rPr>
          <w:color w:val="000000"/>
        </w:rPr>
        <w:t>,</w:t>
      </w:r>
      <w:r>
        <w:rPr>
          <w:color w:val="000000"/>
        </w:rPr>
        <w:t xml:space="preserve"> led by </w:t>
      </w:r>
      <w:r w:rsidR="007053CD">
        <w:rPr>
          <w:color w:val="000000"/>
        </w:rPr>
        <w:t xml:space="preserve">Dr. </w:t>
      </w:r>
      <w:r>
        <w:rPr>
          <w:color w:val="000000"/>
        </w:rPr>
        <w:t xml:space="preserve">Roger </w:t>
      </w:r>
      <w:proofErr w:type="spellStart"/>
      <w:r>
        <w:rPr>
          <w:color w:val="000000"/>
        </w:rPr>
        <w:t>Stupp</w:t>
      </w:r>
      <w:proofErr w:type="spellEnd"/>
      <w:r>
        <w:rPr>
          <w:color w:val="000000"/>
        </w:rPr>
        <w:t xml:space="preserve">, </w:t>
      </w:r>
      <w:r w:rsidR="002A28BC">
        <w:rPr>
          <w:color w:val="000000"/>
        </w:rPr>
        <w:t xml:space="preserve">Professor and Chairman, </w:t>
      </w:r>
      <w:r w:rsidR="00682174" w:rsidRPr="00682174">
        <w:rPr>
          <w:color w:val="000000"/>
        </w:rPr>
        <w:t>Department of Oncology</w:t>
      </w:r>
      <w:r w:rsidR="002A28BC">
        <w:rPr>
          <w:color w:val="000000"/>
        </w:rPr>
        <w:t xml:space="preserve">, </w:t>
      </w:r>
      <w:r w:rsidR="00682174" w:rsidRPr="00682174">
        <w:rPr>
          <w:color w:val="000000"/>
        </w:rPr>
        <w:t xml:space="preserve">University Hospital Cancer Center at the University of Zurich, Switzerland, </w:t>
      </w:r>
      <w:r>
        <w:rPr>
          <w:color w:val="000000"/>
        </w:rPr>
        <w:t xml:space="preserve">evaluating 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 was published in 2012,</w:t>
      </w:r>
      <w:hyperlink w:anchor="_ENREF_10" w:tooltip="Stupp, 2012 #274" w:history="1">
        <w:r w:rsidR="000B6FE5">
          <w:rPr>
            <w:color w:val="000000"/>
          </w:rPr>
          <w:fldChar w:fldCharType="begin">
            <w:fldData xml:space="preserve">PEVuZE5vdGU+PENpdGU+PEF1dGhvcj5TdHVwcDwvQXV0aG9yPjxZZWFyPjIwMTI8L1llYXI+PFJl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</w:fldData>
          </w:fldChar>
        </w:r>
        <w:r w:rsidR="000B6FE5">
          <w:rPr>
            <w:color w:val="000000"/>
          </w:rPr>
          <w:instrText xml:space="preserve"> ADDIN EN.CITE </w:instrText>
        </w:r>
        <w:r w:rsidR="000B6FE5">
          <w:rPr>
            <w:color w:val="000000"/>
          </w:rPr>
          <w:fldChar w:fldCharType="begin">
            <w:fldData xml:space="preserve">PEVuZE5vdGU+PENpdGU+PEF1dGhvcj5TdHVwcDwvQXV0aG9yPjxZZWFyPjIwMTI8L1llYXI+PFJl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</w:fldData>
          </w:fldChar>
        </w:r>
        <w:r w:rsidR="000B6FE5">
          <w:rPr>
            <w:color w:val="000000"/>
          </w:rPr>
          <w:instrText xml:space="preserve"> ADDIN EN.CITE.DATA </w:instrText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end"/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separate"/>
        </w:r>
        <w:r w:rsidR="000B6FE5" w:rsidRPr="000B6FE5">
          <w:rPr>
            <w:noProof/>
            <w:color w:val="000000"/>
            <w:vertAlign w:val="superscript"/>
          </w:rPr>
          <w:t>10</w:t>
        </w:r>
        <w:r w:rsidR="000B6FE5">
          <w:rPr>
            <w:color w:val="000000"/>
          </w:rPr>
          <w:fldChar w:fldCharType="end"/>
        </w:r>
      </w:hyperlink>
      <w:r>
        <w:rPr>
          <w:color w:val="000000"/>
        </w:rPr>
        <w:t xml:space="preserve"> which evaluated the efficacy of this approach in patients with recurrent GBM. </w:t>
      </w:r>
      <w:r w:rsidR="007053CD">
        <w:rPr>
          <w:color w:val="000000"/>
        </w:rPr>
        <w:t xml:space="preserve">The </w:t>
      </w:r>
      <w:r w:rsidR="002A28BC">
        <w:rPr>
          <w:color w:val="000000"/>
        </w:rPr>
        <w:t xml:space="preserve">encouraging </w:t>
      </w:r>
      <w:r w:rsidR="007053CD">
        <w:rPr>
          <w:color w:val="000000"/>
        </w:rPr>
        <w:t>results from t</w:t>
      </w:r>
      <w:r>
        <w:rPr>
          <w:color w:val="000000"/>
        </w:rPr>
        <w:t xml:space="preserve">his trial </w:t>
      </w:r>
      <w:r w:rsidR="007053CD">
        <w:rPr>
          <w:color w:val="000000"/>
        </w:rPr>
        <w:t xml:space="preserve">formed </w:t>
      </w:r>
      <w:r>
        <w:rPr>
          <w:color w:val="000000"/>
        </w:rPr>
        <w:t xml:space="preserve">the basis for regulatory approval of </w:t>
      </w:r>
      <w:proofErr w:type="spellStart"/>
      <w:r>
        <w:rPr>
          <w:color w:val="000000"/>
        </w:rPr>
        <w:t>Optune</w:t>
      </w:r>
      <w:proofErr w:type="spellEnd"/>
      <w:r>
        <w:rPr>
          <w:color w:val="000000"/>
        </w:rPr>
        <w:t xml:space="preserve"> in the United States and Europe. In this study, patients with recurrent GBM were randomized to treatment either with 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 or with </w:t>
      </w:r>
      <w:r>
        <w:t>best available active chemotherapy according to the local physician’s choice.</w:t>
      </w:r>
      <w:r>
        <w:rPr>
          <w:color w:val="000000"/>
        </w:rPr>
        <w:t xml:space="preserve"> No improvement in overall survival was demonstrated, however efficacy and activity with chemotherapy-free treatment device was found comparable to chemotherapy regimens, with </w:t>
      </w:r>
      <w:r>
        <w:t xml:space="preserve">local treatment toxicity limited only to skin irritation from transducer arrays. </w:t>
      </w:r>
      <w:r>
        <w:rPr>
          <w:color w:val="000000"/>
        </w:rPr>
        <w:t xml:space="preserve">Despite the inconvenience of carrying and using the device almost permanently, compliance was high and patients reported improvement in quality of life in the absence of chemotherapy related toxicities. </w:t>
      </w:r>
    </w:p>
    <w:p w14:paraId="6EE31B99" w14:textId="77777777" w:rsidR="002F5DCA" w:rsidRDefault="002F5DCA" w:rsidP="002F5DCA">
      <w:pPr>
        <w:rPr>
          <w:color w:val="000000"/>
        </w:rPr>
      </w:pPr>
    </w:p>
    <w:p w14:paraId="19A6B9B7" w14:textId="77777777" w:rsidR="002F5DCA" w:rsidRDefault="002F5DCA" w:rsidP="002F5DCA">
      <w:pPr>
        <w:rPr>
          <w:color w:val="000000"/>
        </w:rPr>
      </w:pPr>
      <w:r>
        <w:rPr>
          <w:color w:val="000000"/>
        </w:rPr>
        <w:t xml:space="preserve">Overall since the device has been available, over 2500 patients have been treated between the clinical trials and the commercial use of the </w:t>
      </w:r>
      <w:proofErr w:type="spellStart"/>
      <w:r>
        <w:rPr>
          <w:color w:val="000000"/>
        </w:rPr>
        <w:t>Optune</w:t>
      </w:r>
      <w:proofErr w:type="spellEnd"/>
      <w:r>
        <w:rPr>
          <w:color w:val="000000"/>
        </w:rPr>
        <w:t xml:space="preserve"> device. </w:t>
      </w:r>
    </w:p>
    <w:p w14:paraId="2C2F6225" w14:textId="77777777" w:rsidR="002F5DCA" w:rsidRDefault="002F5DCA" w:rsidP="002F5DCA">
      <w:pPr>
        <w:rPr>
          <w:color w:val="000000"/>
        </w:rPr>
      </w:pPr>
    </w:p>
    <w:p w14:paraId="30D4F5EA" w14:textId="77777777" w:rsidR="002F5DCA" w:rsidRDefault="002F5DCA" w:rsidP="002F5DCA">
      <w:pPr>
        <w:rPr>
          <w:color w:val="000000"/>
        </w:rPr>
      </w:pPr>
      <w:r>
        <w:rPr>
          <w:color w:val="000000"/>
        </w:rPr>
        <w:t xml:space="preserve">Subsequently, </w:t>
      </w:r>
      <w:r w:rsidR="002E1510">
        <w:rPr>
          <w:color w:val="000000"/>
        </w:rPr>
        <w:t xml:space="preserve">an </w:t>
      </w:r>
      <w:r>
        <w:rPr>
          <w:color w:val="000000"/>
        </w:rPr>
        <w:t xml:space="preserve">international, multicenter, prospective, randomized phase III trial in newly diagnosed GBM patients (EF-14), also led by </w:t>
      </w:r>
      <w:r w:rsidR="002E1510">
        <w:rPr>
          <w:color w:val="000000"/>
        </w:rPr>
        <w:t>Dr</w:t>
      </w:r>
      <w:r w:rsidR="002A28BC">
        <w:rPr>
          <w:color w:val="000000"/>
        </w:rPr>
        <w:t>.</w:t>
      </w:r>
      <w:r w:rsidR="002E1510">
        <w:rPr>
          <w:color w:val="000000"/>
        </w:rPr>
        <w:t xml:space="preserve"> </w:t>
      </w:r>
      <w:r>
        <w:rPr>
          <w:color w:val="000000"/>
        </w:rPr>
        <w:t xml:space="preserve">Roger </w:t>
      </w:r>
      <w:proofErr w:type="spellStart"/>
      <w:r>
        <w:rPr>
          <w:color w:val="000000"/>
        </w:rPr>
        <w:t>Stupp</w:t>
      </w:r>
      <w:proofErr w:type="spellEnd"/>
      <w:r>
        <w:rPr>
          <w:color w:val="000000"/>
        </w:rPr>
        <w:t xml:space="preserve">, </w:t>
      </w:r>
      <w:r w:rsidR="002E1510">
        <w:rPr>
          <w:color w:val="000000"/>
        </w:rPr>
        <w:t xml:space="preserve">was initiated </w:t>
      </w:r>
      <w:r w:rsidR="00E57A52">
        <w:rPr>
          <w:color w:val="000000"/>
        </w:rPr>
        <w:t xml:space="preserve">in July 2009, </w:t>
      </w:r>
      <w:r>
        <w:rPr>
          <w:color w:val="000000"/>
        </w:rPr>
        <w:t>and</w:t>
      </w:r>
      <w:r w:rsidR="002E1510">
        <w:rPr>
          <w:color w:val="000000"/>
        </w:rPr>
        <w:t xml:space="preserve"> </w:t>
      </w:r>
      <w:r w:rsidR="00E57A52">
        <w:rPr>
          <w:color w:val="000000"/>
        </w:rPr>
        <w:t xml:space="preserve">by its completion in November 2014, </w:t>
      </w:r>
      <w:r w:rsidR="006A4160">
        <w:rPr>
          <w:color w:val="000000"/>
        </w:rPr>
        <w:t>700</w:t>
      </w:r>
      <w:r w:rsidR="00E57A52">
        <w:rPr>
          <w:color w:val="000000"/>
        </w:rPr>
        <w:t xml:space="preserve"> </w:t>
      </w:r>
      <w:r>
        <w:rPr>
          <w:color w:val="000000"/>
        </w:rPr>
        <w:t>patients were enrolled</w:t>
      </w:r>
      <w:r w:rsidR="00E57A52">
        <w:rPr>
          <w:color w:val="000000"/>
        </w:rPr>
        <w:t xml:space="preserve"> on this trial</w:t>
      </w:r>
      <w:r>
        <w:rPr>
          <w:color w:val="000000"/>
        </w:rPr>
        <w:t xml:space="preserve">. This EF-14 trial was </w:t>
      </w:r>
      <w:r w:rsidR="002E1510">
        <w:rPr>
          <w:color w:val="000000"/>
        </w:rPr>
        <w:t xml:space="preserve">designed to evaluate the efficacy of </w:t>
      </w:r>
      <w:proofErr w:type="spellStart"/>
      <w:r w:rsidR="002E1510">
        <w:rPr>
          <w:color w:val="000000"/>
        </w:rPr>
        <w:t>Optune</w:t>
      </w:r>
      <w:proofErr w:type="spellEnd"/>
      <w:r>
        <w:rPr>
          <w:color w:val="000000"/>
        </w:rPr>
        <w:t xml:space="preserve"> to treat newly diagnosed GBM treated with </w:t>
      </w:r>
      <w:proofErr w:type="spellStart"/>
      <w:r>
        <w:rPr>
          <w:color w:val="000000"/>
        </w:rPr>
        <w:t>Optune</w:t>
      </w:r>
      <w:proofErr w:type="spellEnd"/>
      <w:r>
        <w:rPr>
          <w:color w:val="000000"/>
        </w:rPr>
        <w:t xml:space="preserve"> + TMZ vs TMZ alone. The results of the interim analysis were presented at the Annual Meeting of </w:t>
      </w:r>
      <w:r>
        <w:rPr>
          <w:color w:val="000000"/>
        </w:rPr>
        <w:lastRenderedPageBreak/>
        <w:t xml:space="preserve">the Society of Neuro-Oncology (SNO) in 2014, after first 315 patients have been followed for at least 18 months. The intent to treat arm </w:t>
      </w:r>
      <w:r w:rsidR="002E1510">
        <w:rPr>
          <w:color w:val="000000"/>
        </w:rPr>
        <w:t>included</w:t>
      </w:r>
      <w:r>
        <w:rPr>
          <w:color w:val="000000"/>
        </w:rPr>
        <w:t xml:space="preserve"> 210 </w:t>
      </w:r>
      <w:r w:rsidR="002E1510">
        <w:rPr>
          <w:color w:val="000000"/>
        </w:rPr>
        <w:t xml:space="preserve">patients </w:t>
      </w:r>
      <w:r>
        <w:rPr>
          <w:color w:val="000000"/>
        </w:rPr>
        <w:t xml:space="preserve">in the treatment arm and 105 </w:t>
      </w:r>
      <w:r w:rsidR="002E1510">
        <w:rPr>
          <w:color w:val="000000"/>
        </w:rPr>
        <w:t xml:space="preserve">patients </w:t>
      </w:r>
      <w:r>
        <w:rPr>
          <w:color w:val="000000"/>
        </w:rPr>
        <w:t xml:space="preserve">in the control arm. The first data that stood out was progression free survival (PFS) which in the </w:t>
      </w:r>
      <w:proofErr w:type="spellStart"/>
      <w:r>
        <w:rPr>
          <w:color w:val="000000"/>
        </w:rPr>
        <w:t>Optune</w:t>
      </w:r>
      <w:proofErr w:type="spellEnd"/>
      <w:r>
        <w:rPr>
          <w:color w:val="000000"/>
        </w:rPr>
        <w:t xml:space="preserve"> + TMZ group was 7.1 months as opposed to 4 months in the TMZ alone group, with a </w:t>
      </w:r>
      <w:r>
        <w:rPr>
          <w:i/>
          <w:iCs/>
          <w:color w:val="000000"/>
        </w:rPr>
        <w:t>p</w:t>
      </w:r>
      <w:r>
        <w:rPr>
          <w:color w:val="000000"/>
        </w:rPr>
        <w:t xml:space="preserve"> value of 0.001.</w:t>
      </w:r>
      <w:hyperlink w:anchor="_ENREF_1" w:tooltip="Stupp, 2015 #253" w:history="1"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 </w:instrText>
        </w:r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.DATA </w:instrText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end"/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separate"/>
        </w:r>
        <w:r w:rsidR="000B6FE5" w:rsidRPr="007B52A0">
          <w:rPr>
            <w:noProof/>
            <w:color w:val="000000"/>
            <w:vertAlign w:val="superscript"/>
          </w:rPr>
          <w:t>1</w:t>
        </w:r>
        <w:r w:rsidR="000B6FE5">
          <w:rPr>
            <w:color w:val="000000"/>
          </w:rPr>
          <w:fldChar w:fldCharType="end"/>
        </w:r>
      </w:hyperlink>
    </w:p>
    <w:p w14:paraId="74EAEEFE" w14:textId="77777777" w:rsidR="002F5DCA" w:rsidRDefault="002F5DCA" w:rsidP="002F5DCA">
      <w:pPr>
        <w:rPr>
          <w:color w:val="000000"/>
        </w:rPr>
      </w:pPr>
    </w:p>
    <w:p w14:paraId="73DF7012" w14:textId="77777777" w:rsidR="007C1FFF" w:rsidRDefault="00E57A52" w:rsidP="007C1FFF">
      <w:pPr>
        <w:rPr>
          <w:color w:val="000000"/>
        </w:rPr>
      </w:pPr>
      <w:r>
        <w:rPr>
          <w:color w:val="000000"/>
        </w:rPr>
        <w:t>I</w:t>
      </w:r>
      <w:r w:rsidR="002F5DCA">
        <w:rPr>
          <w:color w:val="000000"/>
        </w:rPr>
        <w:t xml:space="preserve">t is rare to see such kind of results on an interim analysis particularly for a GBM clinical trial. </w:t>
      </w:r>
      <w:r w:rsidR="007C1FFF">
        <w:rPr>
          <w:color w:val="000000"/>
        </w:rPr>
        <w:t>The trial’s</w:t>
      </w:r>
      <w:r w:rsidR="007C1FFF" w:rsidRPr="00E57A52">
        <w:rPr>
          <w:color w:val="000000"/>
        </w:rPr>
        <w:t xml:space="preserve"> independent </w:t>
      </w:r>
      <w:r w:rsidR="007C1FFF">
        <w:rPr>
          <w:color w:val="000000"/>
        </w:rPr>
        <w:t>D</w:t>
      </w:r>
      <w:r w:rsidR="007C1FFF" w:rsidRPr="00E57A52">
        <w:rPr>
          <w:color w:val="000000"/>
        </w:rPr>
        <w:t xml:space="preserve">ata </w:t>
      </w:r>
      <w:r w:rsidR="007C1FFF">
        <w:rPr>
          <w:color w:val="000000"/>
        </w:rPr>
        <w:t>M</w:t>
      </w:r>
      <w:r w:rsidR="007C1FFF" w:rsidRPr="00E57A52">
        <w:rPr>
          <w:color w:val="000000"/>
        </w:rPr>
        <w:t xml:space="preserve">onitoring </w:t>
      </w:r>
      <w:r w:rsidR="007C1FFF">
        <w:rPr>
          <w:color w:val="000000"/>
        </w:rPr>
        <w:t xml:space="preserve">and Safety Committee </w:t>
      </w:r>
      <w:r w:rsidR="007C1FFF" w:rsidRPr="007C1FFF">
        <w:rPr>
          <w:color w:val="000000"/>
        </w:rPr>
        <w:t>met in October 2014 to review the interim analysis</w:t>
      </w:r>
      <w:r w:rsidR="007C1FFF">
        <w:rPr>
          <w:color w:val="000000"/>
        </w:rPr>
        <w:t xml:space="preserve"> and concluded that </w:t>
      </w:r>
      <w:r w:rsidR="007C1FFF" w:rsidRPr="007C1FFF">
        <w:rPr>
          <w:color w:val="000000"/>
        </w:rPr>
        <w:t>the</w:t>
      </w:r>
      <w:r w:rsidR="007C1FFF">
        <w:rPr>
          <w:color w:val="000000"/>
        </w:rPr>
        <w:t xml:space="preserve"> </w:t>
      </w:r>
      <w:r w:rsidR="007C1FFF" w:rsidRPr="007C1FFF">
        <w:rPr>
          <w:color w:val="000000"/>
        </w:rPr>
        <w:t>trial met the predefined boundaries for success (improvement</w:t>
      </w:r>
      <w:r w:rsidR="007C1FFF">
        <w:rPr>
          <w:color w:val="000000"/>
        </w:rPr>
        <w:t xml:space="preserve"> </w:t>
      </w:r>
      <w:r w:rsidR="007C1FFF" w:rsidRPr="007C1FFF">
        <w:rPr>
          <w:color w:val="000000"/>
        </w:rPr>
        <w:t>of both progression-free and overall survival) and the</w:t>
      </w:r>
      <w:r w:rsidR="007C1FFF">
        <w:rPr>
          <w:color w:val="000000"/>
        </w:rPr>
        <w:t xml:space="preserve"> </w:t>
      </w:r>
      <w:r w:rsidR="007C1FFF" w:rsidRPr="007C1FFF">
        <w:rPr>
          <w:color w:val="000000"/>
        </w:rPr>
        <w:t>committee recommended study termination, thus allowing patients</w:t>
      </w:r>
      <w:r w:rsidR="007C1FFF">
        <w:rPr>
          <w:color w:val="000000"/>
        </w:rPr>
        <w:t xml:space="preserve"> </w:t>
      </w:r>
      <w:r w:rsidR="007C1FFF" w:rsidRPr="007C1FFF">
        <w:rPr>
          <w:color w:val="000000"/>
        </w:rPr>
        <w:t xml:space="preserve">in the control group to </w:t>
      </w:r>
      <w:r w:rsidR="005B6D61">
        <w:rPr>
          <w:color w:val="000000"/>
        </w:rPr>
        <w:t xml:space="preserve">crossover and receive </w:t>
      </w:r>
      <w:proofErr w:type="spellStart"/>
      <w:r w:rsidR="005B6D61">
        <w:rPr>
          <w:color w:val="000000"/>
        </w:rPr>
        <w:t>TTFields</w:t>
      </w:r>
      <w:proofErr w:type="spellEnd"/>
      <w:r w:rsidR="005B6D61">
        <w:rPr>
          <w:color w:val="000000"/>
        </w:rPr>
        <w:t xml:space="preserve">. </w:t>
      </w:r>
      <w:r w:rsidR="007C1FFF" w:rsidRPr="007C1FFF">
        <w:rPr>
          <w:color w:val="000000"/>
        </w:rPr>
        <w:t>After approval of study</w:t>
      </w:r>
      <w:r w:rsidR="007C1FFF">
        <w:rPr>
          <w:color w:val="000000"/>
        </w:rPr>
        <w:t xml:space="preserve"> termination by the US Food and </w:t>
      </w:r>
      <w:r w:rsidR="007C1FFF" w:rsidRPr="007C1FFF">
        <w:rPr>
          <w:color w:val="000000"/>
        </w:rPr>
        <w:t>Drug Administration, the trial was closed to recruitment on</w:t>
      </w:r>
      <w:r w:rsidR="007C1FFF">
        <w:rPr>
          <w:color w:val="000000"/>
        </w:rPr>
        <w:t xml:space="preserve"> </w:t>
      </w:r>
      <w:r w:rsidR="007C1FFF" w:rsidRPr="007C1FFF">
        <w:rPr>
          <w:color w:val="000000"/>
        </w:rPr>
        <w:t>November 29, 2014, after 695 patients of the planned 700 patients</w:t>
      </w:r>
      <w:r w:rsidR="005B6D61">
        <w:rPr>
          <w:color w:val="000000"/>
        </w:rPr>
        <w:t xml:space="preserve"> </w:t>
      </w:r>
      <w:r w:rsidR="007C1FFF" w:rsidRPr="007C1FFF">
        <w:rPr>
          <w:color w:val="000000"/>
        </w:rPr>
        <w:t>had already been randomized. All patients in the control</w:t>
      </w:r>
      <w:r w:rsidR="007C1FFF">
        <w:rPr>
          <w:color w:val="000000"/>
        </w:rPr>
        <w:t xml:space="preserve"> </w:t>
      </w:r>
      <w:r w:rsidR="007C1FFF" w:rsidRPr="007C1FFF">
        <w:rPr>
          <w:color w:val="000000"/>
        </w:rPr>
        <w:t>group with ongoing main</w:t>
      </w:r>
      <w:r w:rsidR="007C1FFF">
        <w:rPr>
          <w:color w:val="000000"/>
        </w:rPr>
        <w:t xml:space="preserve">tenance therapy were offered to </w:t>
      </w:r>
      <w:r w:rsidR="007C1FFF" w:rsidRPr="007C1FFF">
        <w:rPr>
          <w:color w:val="000000"/>
        </w:rPr>
        <w:t xml:space="preserve">receive </w:t>
      </w:r>
      <w:proofErr w:type="spellStart"/>
      <w:r w:rsidR="007C1FFF" w:rsidRPr="007C1FFF">
        <w:rPr>
          <w:color w:val="000000"/>
        </w:rPr>
        <w:t>TTFields</w:t>
      </w:r>
      <w:proofErr w:type="spellEnd"/>
      <w:r w:rsidR="005B6D61">
        <w:rPr>
          <w:color w:val="000000"/>
        </w:rPr>
        <w:t xml:space="preserve"> for t</w:t>
      </w:r>
      <w:r w:rsidR="00A74B77">
        <w:rPr>
          <w:color w:val="000000"/>
        </w:rPr>
        <w:t>he rest of the study</w:t>
      </w:r>
      <w:r w:rsidR="007C1FFF" w:rsidRPr="007C1FFF">
        <w:rPr>
          <w:color w:val="000000"/>
        </w:rPr>
        <w:t>.</w:t>
      </w:r>
      <w:hyperlink w:anchor="_ENREF_1" w:tooltip="Stupp, 2015 #253" w:history="1"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 </w:instrText>
        </w:r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.DATA </w:instrText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end"/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separate"/>
        </w:r>
        <w:r w:rsidR="000B6FE5" w:rsidRPr="007B52A0">
          <w:rPr>
            <w:noProof/>
            <w:color w:val="000000"/>
            <w:vertAlign w:val="superscript"/>
          </w:rPr>
          <w:t>1</w:t>
        </w:r>
        <w:r w:rsidR="000B6FE5">
          <w:rPr>
            <w:color w:val="000000"/>
          </w:rPr>
          <w:fldChar w:fldCharType="end"/>
        </w:r>
      </w:hyperlink>
      <w:r w:rsidR="007C1FFF" w:rsidRPr="007C1FFF">
        <w:rPr>
          <w:color w:val="000000"/>
        </w:rPr>
        <w:t xml:space="preserve"> </w:t>
      </w:r>
    </w:p>
    <w:p w14:paraId="5DDB4EA9" w14:textId="77777777" w:rsidR="007C1FFF" w:rsidRDefault="007C1FFF" w:rsidP="007C1FFF">
      <w:pPr>
        <w:rPr>
          <w:color w:val="000000"/>
        </w:rPr>
      </w:pPr>
    </w:p>
    <w:p w14:paraId="4165876E" w14:textId="77777777" w:rsidR="002F5DCA" w:rsidRPr="009C11C9" w:rsidRDefault="002F5DCA" w:rsidP="006A4160">
      <w:pPr>
        <w:rPr>
          <w:color w:val="000000"/>
        </w:rPr>
      </w:pPr>
      <w:r>
        <w:rPr>
          <w:color w:val="000000"/>
        </w:rPr>
        <w:t xml:space="preserve">The investigators </w:t>
      </w:r>
      <w:r w:rsidR="0008704D">
        <w:rPr>
          <w:color w:val="000000"/>
        </w:rPr>
        <w:t>of the EF14 trial</w:t>
      </w:r>
      <w:hyperlink w:anchor="_ENREF_1" w:tooltip="Stupp, 2015 #253" w:history="1"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 </w:instrText>
        </w:r>
        <w:r w:rsidR="000B6FE5">
          <w:rPr>
            <w:color w:val="000000"/>
          </w:rPr>
          <w:fldChar w:fldCharType="begin">
            <w:fldData xml:space="preserve">PEVuZE5vdGU+PENpdGU+PEF1dGhvcj5TdHVwcDwvQXV0aG9yPjxZZWFyPjIwMTU8L1llYXI+PFJl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</w:fldData>
          </w:fldChar>
        </w:r>
        <w:r w:rsidR="000B6FE5">
          <w:rPr>
            <w:color w:val="000000"/>
          </w:rPr>
          <w:instrText xml:space="preserve"> ADDIN EN.CITE.DATA </w:instrText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end"/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separate"/>
        </w:r>
        <w:r w:rsidR="000B6FE5" w:rsidRPr="00974B21">
          <w:rPr>
            <w:noProof/>
            <w:color w:val="000000"/>
            <w:vertAlign w:val="superscript"/>
          </w:rPr>
          <w:t>1</w:t>
        </w:r>
        <w:r w:rsidR="000B6FE5">
          <w:rPr>
            <w:color w:val="000000"/>
          </w:rPr>
          <w:fldChar w:fldCharType="end"/>
        </w:r>
      </w:hyperlink>
      <w:r w:rsidR="0008704D">
        <w:rPr>
          <w:color w:val="000000"/>
        </w:rPr>
        <w:t xml:space="preserve"> </w:t>
      </w:r>
      <w:r>
        <w:rPr>
          <w:color w:val="000000"/>
        </w:rPr>
        <w:t>report</w:t>
      </w:r>
      <w:r w:rsidR="0008704D">
        <w:rPr>
          <w:color w:val="000000"/>
        </w:rPr>
        <w:t>ed</w:t>
      </w:r>
      <w:r>
        <w:rPr>
          <w:color w:val="000000"/>
        </w:rPr>
        <w:t xml:space="preserve"> statistically significant improvement in PFS from randomization in the 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 + TMZ group vs. with TMZ alone. </w:t>
      </w:r>
      <w:r w:rsidR="006A4160" w:rsidRPr="006A4160">
        <w:rPr>
          <w:color w:val="000000"/>
        </w:rPr>
        <w:t xml:space="preserve">In the intent-to-treat population, patients treated with </w:t>
      </w:r>
      <w:proofErr w:type="spellStart"/>
      <w:r w:rsidR="006A4160" w:rsidRPr="006A4160">
        <w:rPr>
          <w:color w:val="000000"/>
        </w:rPr>
        <w:t>TTFields</w:t>
      </w:r>
      <w:proofErr w:type="spellEnd"/>
      <w:r w:rsidR="006A4160" w:rsidRPr="006A4160">
        <w:rPr>
          <w:color w:val="000000"/>
        </w:rPr>
        <w:t xml:space="preserve"> plus </w:t>
      </w:r>
      <w:r w:rsidR="009C11C9">
        <w:rPr>
          <w:color w:val="000000"/>
        </w:rPr>
        <w:t xml:space="preserve">TMZ </w:t>
      </w:r>
      <w:r w:rsidR="006A4160" w:rsidRPr="006A4160">
        <w:rPr>
          <w:color w:val="000000"/>
        </w:rPr>
        <w:t xml:space="preserve">showed a statistically significant increase in PFS, the primary endpoint, compared to </w:t>
      </w:r>
      <w:r w:rsidR="009C11C9">
        <w:rPr>
          <w:color w:val="000000"/>
        </w:rPr>
        <w:t xml:space="preserve">TMZ </w:t>
      </w:r>
      <w:r w:rsidR="006A4160" w:rsidRPr="006A4160">
        <w:rPr>
          <w:color w:val="000000"/>
        </w:rPr>
        <w:t>alone (median PFS 7.1 months versus 4.0 months</w:t>
      </w:r>
      <w:r w:rsidR="009C11C9">
        <w:rPr>
          <w:color w:val="000000"/>
        </w:rPr>
        <w:t xml:space="preserve">, hazard ratio=0.62, p=0.0013). </w:t>
      </w:r>
      <w:r w:rsidR="006A4160" w:rsidRPr="006A4160">
        <w:rPr>
          <w:color w:val="000000"/>
        </w:rPr>
        <w:t xml:space="preserve">In the per-protocol population, patients treated with </w:t>
      </w:r>
      <w:proofErr w:type="spellStart"/>
      <w:r w:rsidR="006A4160" w:rsidRPr="006A4160">
        <w:rPr>
          <w:color w:val="000000"/>
        </w:rPr>
        <w:t>TTFields</w:t>
      </w:r>
      <w:proofErr w:type="spellEnd"/>
      <w:r w:rsidR="006A4160" w:rsidRPr="006A4160">
        <w:rPr>
          <w:color w:val="000000"/>
        </w:rPr>
        <w:t xml:space="preserve"> plus </w:t>
      </w:r>
      <w:r w:rsidR="009C11C9">
        <w:rPr>
          <w:color w:val="000000"/>
        </w:rPr>
        <w:t xml:space="preserve">TMZ </w:t>
      </w:r>
      <w:r w:rsidR="006A4160" w:rsidRPr="006A4160">
        <w:rPr>
          <w:color w:val="000000"/>
        </w:rPr>
        <w:t xml:space="preserve">demonstrated a statistically significant increase in OS, a powered secondary endpoint, compared to </w:t>
      </w:r>
      <w:r w:rsidR="009C11C9">
        <w:rPr>
          <w:color w:val="000000"/>
        </w:rPr>
        <w:t xml:space="preserve">TMZ </w:t>
      </w:r>
      <w:r w:rsidR="006A4160" w:rsidRPr="006A4160">
        <w:rPr>
          <w:color w:val="000000"/>
        </w:rPr>
        <w:t>alone (median OS 20.5 months versus 15.6 months, hazard ratio=0.64, p=0.0042). In the intent-to-treat population, the median OS was 19.6 months versus 16.6 months, respectively</w:t>
      </w:r>
      <w:r w:rsidR="009C11C9">
        <w:rPr>
          <w:color w:val="000000"/>
        </w:rPr>
        <w:t xml:space="preserve">, hazard ratio=0.74 (p=0.0329). </w:t>
      </w:r>
      <w:r w:rsidR="006A4160" w:rsidRPr="006A4160">
        <w:rPr>
          <w:color w:val="000000"/>
        </w:rPr>
        <w:t xml:space="preserve">The two-year survival rate was </w:t>
      </w:r>
      <w:r w:rsidR="009C11C9">
        <w:rPr>
          <w:color w:val="000000"/>
        </w:rPr>
        <w:t xml:space="preserve">approximately </w:t>
      </w:r>
      <w:r w:rsidR="006A4160" w:rsidRPr="006A4160">
        <w:rPr>
          <w:color w:val="000000"/>
        </w:rPr>
        <w:t xml:space="preserve">50 percent greater with </w:t>
      </w:r>
      <w:proofErr w:type="spellStart"/>
      <w:r w:rsidR="006A4160" w:rsidRPr="006A4160">
        <w:rPr>
          <w:color w:val="000000"/>
        </w:rPr>
        <w:t>TTFields</w:t>
      </w:r>
      <w:proofErr w:type="spellEnd"/>
      <w:r w:rsidR="006A4160" w:rsidRPr="006A4160">
        <w:rPr>
          <w:color w:val="000000"/>
        </w:rPr>
        <w:t xml:space="preserve"> plus </w:t>
      </w:r>
      <w:r w:rsidR="009C11C9">
        <w:rPr>
          <w:color w:val="000000"/>
        </w:rPr>
        <w:t xml:space="preserve">TMZ </w:t>
      </w:r>
      <w:r w:rsidR="006A4160" w:rsidRPr="006A4160">
        <w:rPr>
          <w:color w:val="000000"/>
        </w:rPr>
        <w:t xml:space="preserve">versus </w:t>
      </w:r>
      <w:r w:rsidR="009C11C9">
        <w:rPr>
          <w:color w:val="000000"/>
        </w:rPr>
        <w:t xml:space="preserve">TMZ </w:t>
      </w:r>
      <w:r w:rsidR="006A4160" w:rsidRPr="006A4160">
        <w:rPr>
          <w:color w:val="000000"/>
        </w:rPr>
        <w:t>alone: 43 percent versus 29 percent.</w:t>
      </w:r>
      <w:r w:rsidR="009C11C9">
        <w:rPr>
          <w:color w:val="000000"/>
        </w:rPr>
        <w:t xml:space="preserve"> </w:t>
      </w:r>
      <w:r w:rsidR="009C11C9" w:rsidRPr="009C11C9">
        <w:rPr>
          <w:color w:val="000000"/>
        </w:rPr>
        <w:t xml:space="preserve">In addition, the trial showed </w:t>
      </w:r>
      <w:proofErr w:type="spellStart"/>
      <w:r w:rsidR="009C11C9">
        <w:rPr>
          <w:color w:val="000000"/>
        </w:rPr>
        <w:t>TTFields</w:t>
      </w:r>
      <w:proofErr w:type="spellEnd"/>
      <w:r w:rsidR="009C11C9">
        <w:rPr>
          <w:color w:val="000000"/>
        </w:rPr>
        <w:t xml:space="preserve"> </w:t>
      </w:r>
      <w:r w:rsidR="009C11C9" w:rsidRPr="009C11C9">
        <w:rPr>
          <w:color w:val="000000"/>
        </w:rPr>
        <w:t xml:space="preserve">could be safely combined with </w:t>
      </w:r>
      <w:r w:rsidR="009C11C9">
        <w:rPr>
          <w:color w:val="000000"/>
        </w:rPr>
        <w:t xml:space="preserve">TMZ, with increase in systemic toxicities. </w:t>
      </w:r>
      <w:r>
        <w:rPr>
          <w:color w:val="000000"/>
        </w:rPr>
        <w:t xml:space="preserve">The only reported added adverse events in the treatment group included grade 1-2 (mild to moderate) skin reaction (43%) and rarely grade 3 (severe) skin reaction (2%), which </w:t>
      </w:r>
      <w:r w:rsidR="009C11C9">
        <w:rPr>
          <w:color w:val="000000"/>
        </w:rPr>
        <w:t xml:space="preserve">again </w:t>
      </w:r>
      <w:r>
        <w:rPr>
          <w:color w:val="000000"/>
        </w:rPr>
        <w:t>supports</w:t>
      </w:r>
      <w:r w:rsidR="0008704D">
        <w:rPr>
          <w:color w:val="000000"/>
        </w:rPr>
        <w:t xml:space="preserve"> the notion of</w:t>
      </w:r>
      <w:r>
        <w:rPr>
          <w:color w:val="000000"/>
        </w:rPr>
        <w:t xml:space="preserve"> the safety of this treatment modality. </w:t>
      </w:r>
      <w:r w:rsidR="00506236">
        <w:rPr>
          <w:color w:val="000000"/>
        </w:rPr>
        <w:t>While t</w:t>
      </w:r>
      <w:r>
        <w:rPr>
          <w:color w:val="000000"/>
        </w:rPr>
        <w:t xml:space="preserve">he cost-benefit of 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 was not assessed in this study, </w:t>
      </w:r>
      <w:r w:rsidR="00506236">
        <w:rPr>
          <w:color w:val="000000"/>
        </w:rPr>
        <w:t xml:space="preserve">a </w:t>
      </w:r>
      <w:r>
        <w:rPr>
          <w:color w:val="000000"/>
        </w:rPr>
        <w:t>subsequent analysis</w:t>
      </w:r>
      <w:hyperlink w:anchor="_ENREF_11" w:tooltip="Bernard-Arnoux, 2016 #300" w:history="1">
        <w:r w:rsidR="000B6FE5">
          <w:rPr>
            <w:color w:val="000000"/>
          </w:rPr>
          <w:fldChar w:fldCharType="begin"/>
        </w:r>
        <w:r w:rsidR="000B6FE5">
          <w:rPr>
            <w:color w:val="000000"/>
          </w:rPr>
          <w:instrText xml:space="preserve"> ADDIN EN.CITE &lt;EndNote&gt;&lt;Cite&gt;&lt;Author&gt;Bernard-Arnoux&lt;/Author&gt;&lt;Year&gt;2016&lt;/Year&gt;&lt;RecNum&gt;300&lt;/RecNum&gt;&lt;DisplayText&gt;&lt;style face="superscript"&gt;11&lt;/style&gt;&lt;/DisplayText&gt;&lt;record&gt;&lt;rec-number&gt;300&lt;/rec-number&gt;&lt;foreign-keys&gt;&lt;key app="EN" db-id="5deztwt03avsacefeasxz0vfpwrxrw59wfew"&gt;300&lt;/key&gt;&lt;/foreign-keys&gt;&lt;ref-type name="Journal Article"&gt;17&lt;/ref-type&gt;&lt;contributors&gt;&lt;authors&gt;&lt;author&gt;Bernard-Arnoux, F.&lt;/author&gt;&lt;author&gt;Lamure, M.&lt;/author&gt;&lt;author&gt;Ducray, F.&lt;/author&gt;&lt;author&gt;Aulagner, G.&lt;/author&gt;&lt;author&gt;Honnorat, J.&lt;/author&gt;&lt;author&gt;Armoiry, X.&lt;/author&gt;&lt;/authors&gt;&lt;/contributors&gt;&lt;auth-address&gt;Universite de Lyon, Claude Bernard Lyon 1, Lyon, France (F.B.-A., M.L.); Neuro-oncology Department, Hopital Neurologique Pierre Wertheimer, Hospices Civils de Lyon, Institut NeuroMyoGene INSERM U1217/CNRS UMR 5310, University of Lyon, University Claude Bernard Lyon 1, Lyon, France (F.D., J.H.); Hospices Civils de Lyon, Groupement Hospitalier Est, Pharmacy Department/UMR CNRS 5510 MATEIS, University of Lyon, University Claude Bernard Lyon 1, Bron, France (G.A.); Hospices Civils de Lyon, Delegation a la Recherche Clinique et a l&amp;apos;Innovation, Cellule Innovation/UMR CNRS 5510 MATEIS, Bron, France (X.A.).&lt;/auth-address&gt;&lt;titles&gt;&lt;title&gt;The cost-effectiveness of tumor-treating fields therapy in patients with newly diagnosed glioblastoma&lt;/title&gt;&lt;secondary-title&gt;Neuro Oncol&lt;/secondary-title&gt;&lt;alt-title&gt;Neuro-oncology&lt;/alt-title&gt;&lt;/titles&gt;&lt;periodical&gt;&lt;full-title&gt;Neuro Oncol&lt;/full-title&gt;&lt;abbr-1&gt;Neuro-oncology&lt;/abbr-1&gt;&lt;/periodical&gt;&lt;alt-periodical&gt;&lt;full-title&gt;Neuro Oncol&lt;/full-title&gt;&lt;abbr-1&gt;Neuro-oncology&lt;/abbr-1&gt;&lt;/alt-periodical&gt;&lt;dates&gt;&lt;year&gt;2016&lt;/year&gt;&lt;pub-dates&gt;&lt;date&gt;May 13&lt;/date&gt;&lt;/pub-dates&gt;&lt;/dates&gt;&lt;isbn&gt;1523-5866 (Electronic)&amp;#xD;1522-8517 (Linking)&lt;/isbn&gt;&lt;accession-num&gt;27177573&lt;/accession-num&gt;&lt;urls&gt;&lt;related-urls&gt;&lt;url&gt;http://www.ncbi.nlm.nih.gov/pubmed/27177573&lt;/url&gt;&lt;/related-urls&gt;&lt;/urls&gt;&lt;electronic-resource-num&gt;10.1093/neuonc/now102&lt;/electronic-resource-num&gt;&lt;/record&gt;&lt;/Cite&gt;&lt;/EndNote&gt;</w:instrText>
        </w:r>
        <w:r w:rsidR="000B6FE5">
          <w:rPr>
            <w:color w:val="000000"/>
          </w:rPr>
          <w:fldChar w:fldCharType="separate"/>
        </w:r>
        <w:r w:rsidR="000B6FE5" w:rsidRPr="000B6FE5">
          <w:rPr>
            <w:noProof/>
            <w:color w:val="000000"/>
            <w:vertAlign w:val="superscript"/>
          </w:rPr>
          <w:t>11</w:t>
        </w:r>
        <w:r w:rsidR="000B6FE5">
          <w:rPr>
            <w:color w:val="000000"/>
          </w:rPr>
          <w:fldChar w:fldCharType="end"/>
        </w:r>
      </w:hyperlink>
      <w:r w:rsidR="00A74B77">
        <w:rPr>
          <w:color w:val="000000"/>
        </w:rPr>
        <w:t xml:space="preserve"> </w:t>
      </w:r>
      <w:r>
        <w:rPr>
          <w:color w:val="000000"/>
        </w:rPr>
        <w:t>raises concerns about the cost of this modality, though more stud</w:t>
      </w:r>
      <w:r w:rsidR="009C11C9">
        <w:rPr>
          <w:color w:val="000000"/>
        </w:rPr>
        <w:t xml:space="preserve">ies </w:t>
      </w:r>
      <w:r>
        <w:rPr>
          <w:color w:val="000000"/>
        </w:rPr>
        <w:t xml:space="preserve">on this front </w:t>
      </w:r>
      <w:r w:rsidR="009C11C9">
        <w:rPr>
          <w:color w:val="000000"/>
        </w:rPr>
        <w:t xml:space="preserve">are </w:t>
      </w:r>
      <w:r>
        <w:rPr>
          <w:color w:val="000000"/>
        </w:rPr>
        <w:t xml:space="preserve">necessary, and the cost of this </w:t>
      </w:r>
      <w:r w:rsidR="009C11C9">
        <w:rPr>
          <w:color w:val="000000"/>
        </w:rPr>
        <w:t>nascent t</w:t>
      </w:r>
      <w:r>
        <w:rPr>
          <w:color w:val="000000"/>
        </w:rPr>
        <w:t xml:space="preserve">echnology may </w:t>
      </w:r>
      <w:r w:rsidR="00506236">
        <w:rPr>
          <w:color w:val="000000"/>
        </w:rPr>
        <w:t>decrease with wider application and mass production</w:t>
      </w:r>
      <w:r>
        <w:rPr>
          <w:color w:val="000000"/>
        </w:rPr>
        <w:t>.</w:t>
      </w:r>
    </w:p>
    <w:p w14:paraId="6F095F39" w14:textId="77777777" w:rsidR="002F5DCA" w:rsidRDefault="002F5DCA" w:rsidP="002F5DCA"/>
    <w:p w14:paraId="55970CDC" w14:textId="77777777" w:rsidR="002F5DCA" w:rsidRDefault="002F5DCA" w:rsidP="002F5DCA">
      <w:pPr>
        <w:rPr>
          <w:color w:val="000000"/>
        </w:rPr>
      </w:pPr>
      <w:r>
        <w:rPr>
          <w:color w:val="000000"/>
        </w:rPr>
        <w:t xml:space="preserve">In 2005, </w:t>
      </w:r>
      <w:r w:rsidR="004242C9">
        <w:rPr>
          <w:color w:val="000000"/>
        </w:rPr>
        <w:t xml:space="preserve">Dr. Roger </w:t>
      </w:r>
      <w:proofErr w:type="spellStart"/>
      <w:r>
        <w:rPr>
          <w:color w:val="000000"/>
        </w:rPr>
        <w:t>Stupp</w:t>
      </w:r>
      <w:proofErr w:type="spellEnd"/>
      <w:r>
        <w:rPr>
          <w:color w:val="000000"/>
        </w:rPr>
        <w:t xml:space="preserve"> </w:t>
      </w:r>
      <w:r w:rsidR="00506236">
        <w:rPr>
          <w:color w:val="000000"/>
        </w:rPr>
        <w:t xml:space="preserve">reported that </w:t>
      </w:r>
      <w:r>
        <w:rPr>
          <w:color w:val="000000"/>
        </w:rPr>
        <w:t>the addition of TMZ to radiation and surgery resulted in a</w:t>
      </w:r>
      <w:r w:rsidR="00506236">
        <w:rPr>
          <w:color w:val="000000"/>
        </w:rPr>
        <w:t>n</w:t>
      </w:r>
      <w:r>
        <w:rPr>
          <w:color w:val="000000"/>
        </w:rPr>
        <w:t xml:space="preserve"> overall survival benefit </w:t>
      </w:r>
      <w:r w:rsidR="00506236">
        <w:rPr>
          <w:color w:val="000000"/>
        </w:rPr>
        <w:t xml:space="preserve">of 2.5 months </w:t>
      </w:r>
      <w:r>
        <w:rPr>
          <w:color w:val="000000"/>
        </w:rPr>
        <w:t>(14.6 months vs. 12.1 months).</w:t>
      </w:r>
      <w:hyperlink w:anchor="_ENREF_12" w:tooltip="Stupp, 2005 #248" w:history="1">
        <w:r w:rsidR="000B6FE5">
          <w:rPr>
            <w:color w:val="000000"/>
          </w:rPr>
          <w:fldChar w:fldCharType="begin">
            <w:fldData xml:space="preserve">PEVuZE5vdGU+PENpdGU+PEF1dGhvcj5TdHVwcDwvQXV0aG9yPjxZZWFyPjIwMDU8L1llYXI+PFJl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k4Ny05NjwvcGFnZXM+PHZv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</w:fldData>
          </w:fldChar>
        </w:r>
        <w:r w:rsidR="000B6FE5">
          <w:rPr>
            <w:color w:val="000000"/>
          </w:rPr>
          <w:instrText xml:space="preserve"> ADDIN EN.CITE </w:instrText>
        </w:r>
        <w:r w:rsidR="000B6FE5">
          <w:rPr>
            <w:color w:val="000000"/>
          </w:rPr>
          <w:fldChar w:fldCharType="begin">
            <w:fldData xml:space="preserve">PEVuZE5vdGU+PENpdGU+PEF1dGhvcj5TdHVwcDwvQXV0aG9yPjxZZWFyPjIwMDU8L1llYXI+PFJl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k4Ny05NjwvcGFnZXM+PHZv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</w:fldData>
          </w:fldChar>
        </w:r>
        <w:r w:rsidR="000B6FE5">
          <w:rPr>
            <w:color w:val="000000"/>
          </w:rPr>
          <w:instrText xml:space="preserve"> ADDIN EN.CITE.DATA </w:instrText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end"/>
        </w:r>
        <w:r w:rsidR="000B6FE5">
          <w:rPr>
            <w:color w:val="000000"/>
          </w:rPr>
        </w:r>
        <w:r w:rsidR="000B6FE5">
          <w:rPr>
            <w:color w:val="000000"/>
          </w:rPr>
          <w:fldChar w:fldCharType="separate"/>
        </w:r>
        <w:r w:rsidR="000B6FE5" w:rsidRPr="000B6FE5">
          <w:rPr>
            <w:noProof/>
            <w:color w:val="000000"/>
            <w:vertAlign w:val="superscript"/>
          </w:rPr>
          <w:t>12</w:t>
        </w:r>
        <w:r w:rsidR="000B6FE5">
          <w:rPr>
            <w:color w:val="000000"/>
          </w:rPr>
          <w:fldChar w:fldCharType="end"/>
        </w:r>
      </w:hyperlink>
      <w:r>
        <w:rPr>
          <w:color w:val="000000"/>
        </w:rPr>
        <w:t xml:space="preserve"> As a result, TMZ </w:t>
      </w:r>
      <w:r w:rsidR="00506236">
        <w:rPr>
          <w:color w:val="000000"/>
        </w:rPr>
        <w:t>has been included</w:t>
      </w:r>
      <w:r>
        <w:rPr>
          <w:color w:val="000000"/>
        </w:rPr>
        <w:t xml:space="preserve"> as the standard of care</w:t>
      </w:r>
      <w:r w:rsidR="00506236">
        <w:rPr>
          <w:color w:val="000000"/>
        </w:rPr>
        <w:t xml:space="preserve"> in the treatment of GBM</w:t>
      </w:r>
      <w:r>
        <w:rPr>
          <w:color w:val="000000"/>
        </w:rPr>
        <w:t xml:space="preserve">. The addition of </w:t>
      </w:r>
      <w:proofErr w:type="spellStart"/>
      <w:r>
        <w:rPr>
          <w:color w:val="000000"/>
        </w:rPr>
        <w:t>TTFields</w:t>
      </w:r>
      <w:proofErr w:type="spellEnd"/>
      <w:r w:rsidR="006243BF">
        <w:rPr>
          <w:color w:val="000000"/>
        </w:rPr>
        <w:t>, which re</w:t>
      </w:r>
      <w:r w:rsidR="004242C9">
        <w:rPr>
          <w:color w:val="000000"/>
        </w:rPr>
        <w:t xml:space="preserve">sulted in an additional 3 month survival </w:t>
      </w:r>
      <w:r w:rsidR="00442C9A">
        <w:rPr>
          <w:color w:val="000000"/>
        </w:rPr>
        <w:t>benefit,</w:t>
      </w:r>
      <w:r w:rsidR="004242C9">
        <w:rPr>
          <w:color w:val="000000"/>
        </w:rPr>
        <w:t xml:space="preserve"> </w:t>
      </w:r>
      <w:r w:rsidR="006243BF">
        <w:rPr>
          <w:color w:val="000000"/>
        </w:rPr>
        <w:t xml:space="preserve">indicates that </w:t>
      </w:r>
      <w:proofErr w:type="spellStart"/>
      <w:r w:rsidR="006243BF">
        <w:rPr>
          <w:color w:val="000000"/>
        </w:rPr>
        <w:t>TTFields</w:t>
      </w:r>
      <w:proofErr w:type="spellEnd"/>
      <w:r w:rsidR="006243BF">
        <w:rPr>
          <w:color w:val="000000"/>
        </w:rPr>
        <w:t xml:space="preserve"> along with TMZ therapy will significantly impact on the treatment and management of GBM. </w:t>
      </w:r>
    </w:p>
    <w:p w14:paraId="1ED53734" w14:textId="77777777" w:rsidR="004242C9" w:rsidRDefault="004242C9" w:rsidP="002F5DCA"/>
    <w:p w14:paraId="74B39337" w14:textId="77777777" w:rsidR="002F5DCA" w:rsidRDefault="002F5DCA" w:rsidP="002F5DCA">
      <w:r>
        <w:t>We at University of Pennsylvania</w:t>
      </w:r>
      <w:r w:rsidR="006243BF">
        <w:t>,</w:t>
      </w:r>
      <w:r>
        <w:t xml:space="preserve"> have an ongoing Investigator Sponsored Trial (IST) </w:t>
      </w:r>
      <w:r w:rsidR="006243BF">
        <w:t xml:space="preserve">in which </w:t>
      </w:r>
      <w:r>
        <w:t xml:space="preserve">we are investigating the utility of advanced neuroimaging techniques in monitoring disease response in </w:t>
      </w:r>
      <w:r w:rsidR="006243BF">
        <w:t xml:space="preserve">GBM patients undergoing </w:t>
      </w:r>
      <w:proofErr w:type="spellStart"/>
      <w:r w:rsidR="006243BF">
        <w:t>TTFields+TMZ</w:t>
      </w:r>
      <w:proofErr w:type="spellEnd"/>
      <w:r w:rsidR="006243BF">
        <w:t xml:space="preserve"> treatment</w:t>
      </w:r>
      <w:r>
        <w:t xml:space="preserve">. </w:t>
      </w:r>
      <w:r w:rsidR="00F910EF">
        <w:t>C</w:t>
      </w:r>
      <w:r>
        <w:t xml:space="preserve">onventional MR imaging using modified RANO criteria is </w:t>
      </w:r>
      <w:r w:rsidR="00F910EF">
        <w:t xml:space="preserve">currently </w:t>
      </w:r>
      <w:r>
        <w:t>considered as the standard protocol for assessing disease progression and treatment response in patients with GBMs.</w:t>
      </w:r>
      <w:hyperlink w:anchor="_ENREF_13" w:tooltip="Wen, 2010 #285" w:history="1">
        <w:r w:rsidR="000B6FE5">
          <w:fldChar w:fldCharType="begin">
            <w:fldData xml:space="preserve">PEVuZE5vdGU+PENpdGU+PEF1dGhvcj5XZW48L0F1dGhvcj48WWVhcj4yMDEwPC9ZZWFyPjxSZWNO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E5NjMtNzI8L3BhZ2VzPjx2b2x1bWU+Mjg8L3ZvbHVtZT48bnVtYmVyPjExPC9udW1iZXI+PGtl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</w:fldData>
          </w:fldChar>
        </w:r>
        <w:r w:rsidR="000B6FE5">
          <w:instrText xml:space="preserve"> ADDIN EN.CITE </w:instrText>
        </w:r>
        <w:r w:rsidR="000B6FE5">
          <w:fldChar w:fldCharType="begin">
            <w:fldData xml:space="preserve">PEVuZE5vdGU+PENpdGU+PEF1dGhvcj5XZW48L0F1dGhvcj48WWVhcj4yMDEwPC9ZZWFyPjxSZWNO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E5NjMtNzI8L3BhZ2VzPjx2b2x1bWU+Mjg8L3ZvbHVtZT48bnVtYmVyPjExPC9udW1iZXI+PGtl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</w:fldData>
          </w:fldChar>
        </w:r>
        <w:r w:rsidR="000B6FE5">
          <w:instrText xml:space="preserve"> ADDIN EN.CITE.DATA </w:instrText>
        </w:r>
        <w:r w:rsidR="000B6FE5">
          <w:fldChar w:fldCharType="end"/>
        </w:r>
        <w:r w:rsidR="000B6FE5">
          <w:fldChar w:fldCharType="separate"/>
        </w:r>
        <w:r w:rsidR="000B6FE5" w:rsidRPr="000B6FE5">
          <w:rPr>
            <w:noProof/>
            <w:vertAlign w:val="superscript"/>
          </w:rPr>
          <w:t>13</w:t>
        </w:r>
        <w:r w:rsidR="000B6FE5">
          <w:fldChar w:fldCharType="end"/>
        </w:r>
      </w:hyperlink>
      <w:r>
        <w:t xml:space="preserve"> However, it has been becoming increasingly clear that treatment response on the basis of post-contrast neuroimaging </w:t>
      </w:r>
      <w:r>
        <w:lastRenderedPageBreak/>
        <w:t xml:space="preserve">characteristics is </w:t>
      </w:r>
      <w:r w:rsidR="00F910EF">
        <w:t xml:space="preserve">not </w:t>
      </w:r>
      <w:r>
        <w:t>reliable for the true evaluation of therapeutic effects in these patients.</w:t>
      </w:r>
      <w:hyperlink w:anchor="_ENREF_14" w:tooltip="Jackson, 2009 #255" w:history="1">
        <w:r w:rsidR="000B6FE5">
          <w:fldChar w:fldCharType="begin"/>
        </w:r>
        <w:r w:rsidR="000B6FE5">
          <w:instrText xml:space="preserve"> ADDIN EN.CITE &lt;EndNote&gt;&lt;Cite&gt;&lt;Author&gt;Jackson&lt;/Author&gt;&lt;Year&gt;2009&lt;/Year&gt;&lt;RecNum&gt;255&lt;/RecNum&gt;&lt;DisplayText&gt;&lt;style face="superscript"&gt;14&lt;/style&gt;&lt;/DisplayText&gt;&lt;record&gt;&lt;rec-number&gt;255&lt;/rec-number&gt;&lt;foreign-keys&gt;&lt;key app="EN" db-id="5deztwt03avsacefeasxz0vfpwrxrw59wfew"&gt;255&lt;/key&gt;&lt;/foreign-keys&gt;&lt;ref-type name="Journal Article"&gt;17&lt;/ref-type&gt;&lt;contributors&gt;&lt;authors&gt;&lt;author&gt;Jackson, E. F.&lt;/author&gt;&lt;author&gt;Barboriak, D. P.&lt;/author&gt;&lt;author&gt;Bidaut, L. M.&lt;/author&gt;&lt;author&gt;Meyer, C. R.&lt;/author&gt;&lt;/authors&gt;&lt;/contributors&gt;&lt;auth-address&gt;Department of Imaging Physics, The University of Texas MD Anderson Cancer Center, Houston, TX, USA.&lt;/auth-address&gt;&lt;titles&gt;&lt;title&gt;Magnetic resonance assessment of response to therapy: tumor change measurement, truth data and error sources&lt;/title&gt;&lt;secondary-title&gt;Transl Oncol&lt;/secondary-title&gt;&lt;alt-title&gt;Translational oncology&lt;/alt-title&gt;&lt;/titles&gt;&lt;periodical&gt;&lt;full-title&gt;Transl Oncol&lt;/full-title&gt;&lt;abbr-1&gt;Translational oncology&lt;/abbr-1&gt;&lt;/periodical&gt;&lt;alt-periodical&gt;&lt;full-title&gt;Transl Oncol&lt;/full-title&gt;&lt;abbr-1&gt;Translational oncology&lt;/abbr-1&gt;&lt;/alt-periodical&gt;&lt;pages&gt;211-5&lt;/pages&gt;&lt;volume&gt;2&lt;/volume&gt;&lt;number&gt;4&lt;/number&gt;&lt;dates&gt;&lt;year&gt;2009&lt;/year&gt;&lt;pub-dates&gt;&lt;date&gt;Dec&lt;/date&gt;&lt;/pub-dates&gt;&lt;/dates&gt;&lt;isbn&gt;1936-5233 (Electronic)&amp;#xD;1936-5233 (Linking)&lt;/isbn&gt;&lt;accession-num&gt;19956380&lt;/accession-num&gt;&lt;urls&gt;&lt;related-urls&gt;&lt;url&gt;http://www.ncbi.nlm.nih.gov/pubmed/19956380&lt;/url&gt;&lt;/related-urls&gt;&lt;/urls&gt;&lt;custom2&gt;2781079&lt;/custom2&gt;&lt;/record&gt;&lt;/Cite&gt;&lt;/EndNote&gt;</w:instrText>
        </w:r>
        <w:r w:rsidR="000B6FE5">
          <w:fldChar w:fldCharType="separate"/>
        </w:r>
        <w:r w:rsidR="000B6FE5" w:rsidRPr="000B6FE5">
          <w:rPr>
            <w:noProof/>
            <w:vertAlign w:val="superscript"/>
          </w:rPr>
          <w:t>14</w:t>
        </w:r>
        <w:r w:rsidR="000B6FE5">
          <w:fldChar w:fldCharType="end"/>
        </w:r>
      </w:hyperlink>
      <w:r>
        <w:t xml:space="preserve"> On the other hand, emerging evidence has shown immense potential of advanced imaging techniques such as diffusion tensor imaging (DTI),</w:t>
      </w:r>
      <w:hyperlink w:anchor="_ENREF_15" w:tooltip="Saraswathy, 2009 #259" w:history="1">
        <w:r w:rsidR="000B6FE5">
          <w:fldChar w:fldCharType="begin">
            <w:fldData xml:space="preserve">PEVuZE5vdGU+PENpdGU+PEF1dGhvcj5TYXJhc3dhdGh5PC9BdXRob3I+PFllYXI+MjAwOTwvWWVh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</w:fldData>
          </w:fldChar>
        </w:r>
        <w:r w:rsidR="000B6FE5">
          <w:instrText xml:space="preserve"> ADDIN EN.CITE </w:instrText>
        </w:r>
        <w:r w:rsidR="000B6FE5">
          <w:fldChar w:fldCharType="begin">
            <w:fldData xml:space="preserve">PEVuZE5vdGU+PENpdGU+PEF1dGhvcj5TYXJhc3dhdGh5PC9BdXRob3I+PFllYXI+MjAwOTwvWWVh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</w:fldData>
          </w:fldChar>
        </w:r>
        <w:r w:rsidR="000B6FE5">
          <w:instrText xml:space="preserve"> ADDIN EN.CITE.DATA </w:instrText>
        </w:r>
        <w:r w:rsidR="000B6FE5">
          <w:fldChar w:fldCharType="end"/>
        </w:r>
        <w:r w:rsidR="000B6FE5">
          <w:fldChar w:fldCharType="separate"/>
        </w:r>
        <w:r w:rsidR="000B6FE5" w:rsidRPr="000B6FE5">
          <w:rPr>
            <w:noProof/>
            <w:vertAlign w:val="superscript"/>
          </w:rPr>
          <w:t>15</w:t>
        </w:r>
        <w:r w:rsidR="000B6FE5">
          <w:fldChar w:fldCharType="end"/>
        </w:r>
      </w:hyperlink>
      <w:r>
        <w:t xml:space="preserve"> and dynamic susceptibility contrast (DSC)-perfusion weighted imaging (PWI)</w:t>
      </w:r>
      <w:r w:rsidR="00162FDF">
        <w:fldChar w:fldCharType="begin">
          <w:fldData xml:space="preserve">PEVuZE5vdGU+PENpdGU+PEF1dGhvcj5BcXVpbm88L0F1dGhvcj48WWVhcj4yMDE0PC9ZZWFyPjxS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</w:fldData>
        </w:fldChar>
      </w:r>
      <w:r w:rsidR="000B6FE5">
        <w:instrText xml:space="preserve"> ADDIN EN.CITE </w:instrText>
      </w:r>
      <w:r w:rsidR="000B6FE5">
        <w:fldChar w:fldCharType="begin">
          <w:fldData xml:space="preserve">PEVuZE5vdGU+PENpdGU+PEF1dGhvcj5BcXVpbm88L0F1dGhvcj48WWVhcj4yMDE0PC9ZZWFyPjxS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</w:fldData>
        </w:fldChar>
      </w:r>
      <w:r w:rsidR="000B6FE5">
        <w:instrText xml:space="preserve"> ADDIN EN.CITE.DATA </w:instrText>
      </w:r>
      <w:r w:rsidR="000B6FE5">
        <w:fldChar w:fldCharType="end"/>
      </w:r>
      <w:r w:rsidR="00162FDF">
        <w:fldChar w:fldCharType="separate"/>
      </w:r>
      <w:hyperlink w:anchor="_ENREF_16" w:tooltip="Aquino, 2014 #265" w:history="1">
        <w:r w:rsidR="000B6FE5" w:rsidRPr="000B6FE5">
          <w:rPr>
            <w:noProof/>
            <w:vertAlign w:val="superscript"/>
          </w:rPr>
          <w:t>16</w:t>
        </w:r>
      </w:hyperlink>
      <w:r w:rsidR="000B6FE5" w:rsidRPr="000B6FE5">
        <w:rPr>
          <w:noProof/>
          <w:vertAlign w:val="superscript"/>
        </w:rPr>
        <w:t xml:space="preserve">, </w:t>
      </w:r>
      <w:hyperlink w:anchor="_ENREF_17" w:tooltip="Schmainda, 2014 #262" w:history="1">
        <w:r w:rsidR="000B6FE5" w:rsidRPr="000B6FE5">
          <w:rPr>
            <w:noProof/>
            <w:vertAlign w:val="superscript"/>
          </w:rPr>
          <w:t>17</w:t>
        </w:r>
      </w:hyperlink>
      <w:r w:rsidR="00162FDF">
        <w:fldChar w:fldCharType="end"/>
      </w:r>
      <w:r>
        <w:t xml:space="preserve"> and proton MR spectroscopy (1H MRS )</w:t>
      </w:r>
      <w:r w:rsidR="00162FDF">
        <w:fldChar w:fldCharType="begin">
          <w:fldData xml:space="preserve">PEVuZE5vdGU+PENpdGU+PEF1dGhvcj5KZW9uPC9BdXRob3I+PFllYXI+MjAxMjwvWWVhcj48UmVj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</w:fldData>
        </w:fldChar>
      </w:r>
      <w:r w:rsidR="000B6FE5">
        <w:instrText xml:space="preserve"> ADDIN EN.CITE </w:instrText>
      </w:r>
      <w:r w:rsidR="000B6FE5">
        <w:fldChar w:fldCharType="begin">
          <w:fldData xml:space="preserve">PEVuZE5vdGU+PENpdGU+PEF1dGhvcj5KZW9uPC9BdXRob3I+PFllYXI+MjAxMjwvWWVhcj48UmVj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</w:fldData>
        </w:fldChar>
      </w:r>
      <w:r w:rsidR="000B6FE5">
        <w:instrText xml:space="preserve"> ADDIN EN.CITE.DATA </w:instrText>
      </w:r>
      <w:r w:rsidR="000B6FE5">
        <w:fldChar w:fldCharType="end"/>
      </w:r>
      <w:r w:rsidR="00162FDF">
        <w:fldChar w:fldCharType="separate"/>
      </w:r>
      <w:hyperlink w:anchor="_ENREF_18" w:tooltip="Jeon, 2012 #269" w:history="1">
        <w:r w:rsidR="000B6FE5" w:rsidRPr="000B6FE5">
          <w:rPr>
            <w:noProof/>
            <w:vertAlign w:val="superscript"/>
          </w:rPr>
          <w:t>18</w:t>
        </w:r>
      </w:hyperlink>
      <w:r w:rsidR="000B6FE5" w:rsidRPr="000B6FE5">
        <w:rPr>
          <w:noProof/>
          <w:vertAlign w:val="superscript"/>
        </w:rPr>
        <w:t xml:space="preserve">, </w:t>
      </w:r>
      <w:hyperlink w:anchor="_ENREF_19" w:tooltip="Muruganandham, 2014 #271" w:history="1">
        <w:r w:rsidR="000B6FE5" w:rsidRPr="000B6FE5">
          <w:rPr>
            <w:noProof/>
            <w:vertAlign w:val="superscript"/>
          </w:rPr>
          <w:t>19</w:t>
        </w:r>
      </w:hyperlink>
      <w:r w:rsidR="00162FDF">
        <w:fldChar w:fldCharType="end"/>
      </w:r>
      <w:r>
        <w:t xml:space="preserve"> in evaluating the treatment response to different therapeutic regimens in patients with gliomas.</w:t>
      </w:r>
    </w:p>
    <w:p w14:paraId="28239034" w14:textId="77777777" w:rsidR="002F5DCA" w:rsidRDefault="002F5DCA" w:rsidP="002F5DCA"/>
    <w:p w14:paraId="775FF207" w14:textId="77777777" w:rsidR="002F5DCA" w:rsidRDefault="00F910EF" w:rsidP="002F5DCA">
      <w:r>
        <w:t>We have recently</w:t>
      </w:r>
      <w:r w:rsidR="002F5DCA">
        <w:t xml:space="preserve"> reported our initial experience of assessing short-term (up to 2 months) response to </w:t>
      </w:r>
      <w:proofErr w:type="spellStart"/>
      <w:r w:rsidR="002F5DCA">
        <w:t>TTFields</w:t>
      </w:r>
      <w:proofErr w:type="spellEnd"/>
      <w:r w:rsidR="002F5DCA">
        <w:t xml:space="preserve"> in a newly diagnosed patient with left thalamic GBM using physiological and metabolic MR imaging techniques.</w:t>
      </w:r>
      <w:hyperlink w:anchor="_ENREF_20" w:tooltip="Mohan, 2016 #245" w:history="1">
        <w:r w:rsidR="000B6FE5">
          <w:fldChar w:fldCharType="begin"/>
        </w:r>
        <w:r w:rsidR="000B6FE5">
          <w:instrText xml:space="preserve"> ADDIN EN.CITE &lt;EndNote&gt;&lt;Cite&gt;&lt;Author&gt;Mohan&lt;/Author&gt;&lt;Year&gt;2016&lt;/Year&gt;&lt;RecNum&gt;245&lt;/RecNum&gt;&lt;DisplayText&gt;&lt;style face="superscript"&gt;20&lt;/style&gt;&lt;/DisplayText&gt;&lt;record&gt;&lt;rec-number&gt;245&lt;/rec-number&gt;&lt;foreign-keys&gt;&lt;key app="EN" db-id="5deztwt03avsacefeasxz0vfpwrxrw59wfew"&gt;245&lt;/key&gt;&lt;/foreign-keys&gt;&lt;ref-type name="Journal Article"&gt;17&lt;/ref-type&gt;&lt;contributors&gt;&lt;authors&gt;&lt;author&gt;Mohan, S.&lt;/author&gt;&lt;author&gt;Chawla, S.&lt;/author&gt;&lt;author&gt;Wang, S.&lt;/author&gt;&lt;author&gt;Verma, G.&lt;/author&gt;&lt;author&gt;Skolnik, A.&lt;/author&gt;&lt;author&gt;Brem, S.&lt;/author&gt;&lt;author&gt;Peters, K. B.&lt;/author&gt;&lt;author&gt;Poptani, H.&lt;/author&gt;&lt;/authors&gt;&lt;/contributors&gt;&lt;auth-address&gt;Departments of Radiology, Perelman School of Medicine at the University of Pennsylvania, Philadelphia, PA, USA.&amp;#xD;Department of Neurosurgery, Perelman School of Medicine at the University of Pennsylvania, Philadelphia, PA, USA.&amp;#xD;The Preston Robert Tisch Brain Tumor Center, Department of Neurology, Duke University Medical Center, Durham, NC, USA.&amp;#xD;Department of Cellular &amp;amp; Molecular Physiology, University of Liverpool, Liverpool, UK.&lt;/auth-address&gt;&lt;titles&gt;&lt;title&gt;Assessment of early response to tumor-treating fields in newly diagnosed glioblastoma using physiologic and metabolic MRI: initial experience&lt;/title&gt;&lt;secondary-title&gt;CNS Oncol&lt;/secondary-title&gt;&lt;alt-title&gt;CNS oncology&lt;/alt-title&gt;&lt;/titles&gt;&lt;periodical&gt;&lt;full-title&gt;CNS Oncol&lt;/full-title&gt;&lt;abbr-1&gt;CNS oncology&lt;/abbr-1&gt;&lt;/periodical&gt;&lt;alt-periodical&gt;&lt;full-title&gt;CNS Oncol&lt;/full-title&gt;&lt;abbr-1&gt;CNS oncology&lt;/abbr-1&gt;&lt;/alt-periodical&gt;&lt;dates&gt;&lt;year&gt;2016&lt;/year&gt;&lt;pub-dates&gt;&lt;date&gt;Apr 14&lt;/date&gt;&lt;/pub-dates&gt;&lt;/dates&gt;&lt;isbn&gt;2045-0915 (Electronic)&amp;#xD;2045-0907 (Linking)&lt;/isbn&gt;&lt;accession-num&gt;27076281&lt;/accession-num&gt;&lt;urls&gt;&lt;related-urls&gt;&lt;url&gt;http://www.ncbi.nlm.nih.gov/pubmed/27076281&lt;/url&gt;&lt;/related-urls&gt;&lt;/urls&gt;&lt;electronic-resource-num&gt;10.2217/cns-2016-0003&lt;/electronic-resource-num&gt;&lt;/record&gt;&lt;/Cite&gt;&lt;/EndNote&gt;</w:instrText>
        </w:r>
        <w:r w:rsidR="000B6FE5">
          <w:fldChar w:fldCharType="separate"/>
        </w:r>
        <w:r w:rsidR="000B6FE5" w:rsidRPr="000B6FE5">
          <w:rPr>
            <w:noProof/>
            <w:vertAlign w:val="superscript"/>
          </w:rPr>
          <w:t>20</w:t>
        </w:r>
        <w:r w:rsidR="000B6FE5">
          <w:fldChar w:fldCharType="end"/>
        </w:r>
      </w:hyperlink>
      <w:r w:rsidR="002F5DCA">
        <w:t xml:space="preserve"> The patient underwent DTI, PWI and 3D echo-planar spectroscopic imaging (EPSI) besides </w:t>
      </w:r>
      <w:r w:rsidR="0023692C">
        <w:t>conventional</w:t>
      </w:r>
      <w:r w:rsidR="002F5DCA">
        <w:t xml:space="preserve"> imaging prior to initiation of </w:t>
      </w:r>
      <w:proofErr w:type="spellStart"/>
      <w:r w:rsidR="002F5DCA">
        <w:t>TTFields</w:t>
      </w:r>
      <w:proofErr w:type="spellEnd"/>
      <w:r w:rsidR="002F5DCA">
        <w:t xml:space="preserve"> and at one and two month follow-up on a 3T MR system. Mean diffusivity (MD), fractional anisotropy (FA), cerebral blood volume (</w:t>
      </w:r>
      <w:proofErr w:type="spellStart"/>
      <w:r w:rsidR="002F5DCA">
        <w:t>rCBV</w:t>
      </w:r>
      <w:proofErr w:type="spellEnd"/>
      <w:r w:rsidR="002F5DCA">
        <w:t>) and choline/</w:t>
      </w:r>
      <w:proofErr w:type="spellStart"/>
      <w:r w:rsidR="002F5DCA">
        <w:t>creatine</w:t>
      </w:r>
      <w:proofErr w:type="spellEnd"/>
      <w:r w:rsidR="002F5DCA">
        <w:t xml:space="preserve"> (Cho/Cr) </w:t>
      </w:r>
      <w:r w:rsidR="0023692C">
        <w:t xml:space="preserve">values </w:t>
      </w:r>
      <w:r w:rsidR="002F5DCA">
        <w:t xml:space="preserve">were </w:t>
      </w:r>
      <w:r>
        <w:t>measured from</w:t>
      </w:r>
      <w:r w:rsidR="002F5DCA">
        <w:t xml:space="preserve"> the contrast-enhancing region of neoplasm at each time point. </w:t>
      </w:r>
      <w:r w:rsidR="0023692C">
        <w:t>We found a s</w:t>
      </w:r>
      <w:r w:rsidR="002F5DCA">
        <w:t>teady decline in tumor volume (~12% and ~34%) at 1st and 2nd follow-up periods relative to baseline</w:t>
      </w:r>
      <w:r w:rsidR="0023692C">
        <w:t xml:space="preserve"> with a </w:t>
      </w:r>
      <w:r w:rsidR="002F5DCA">
        <w:t xml:space="preserve">moderate increase in MD (~11%) along with decreases in FA (~23%) and Cho/Cr (~18% ) from enhancing regions of the neoplasm at 2nd follow-up  compared to baseline suggesting </w:t>
      </w:r>
      <w:proofErr w:type="spellStart"/>
      <w:r w:rsidR="002F5DCA">
        <w:t>TTFields</w:t>
      </w:r>
      <w:proofErr w:type="spellEnd"/>
      <w:r w:rsidR="002F5DCA">
        <w:t xml:space="preserve"> induced inhibited growth.</w:t>
      </w:r>
      <w:r w:rsidR="00162FDF">
        <w:fldChar w:fldCharType="begin">
          <w:fldData xml:space="preserve">PEVuZE5vdGU+PENpdGU+PEF1dGhvcj5LaXJzb248L0F1dGhvcj48WWVhcj4yMDA0PC9ZZWFyPjxS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=
</w:fldData>
        </w:fldChar>
      </w:r>
      <w:r w:rsidR="00162FDF">
        <w:instrText xml:space="preserve"> ADDIN EN.CITE </w:instrText>
      </w:r>
      <w:r w:rsidR="00162FDF">
        <w:fldChar w:fldCharType="begin">
          <w:fldData xml:space="preserve">PEVuZE5vdGU+PENpdGU+PEF1dGhvcj5LaXJzb248L0F1dGhvcj48WWVhcj4yMDA0PC9ZZWFyPjxS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=
</w:fldData>
        </w:fldChar>
      </w:r>
      <w:r w:rsidR="00162FDF">
        <w:instrText xml:space="preserve"> ADDIN EN.CITE.DATA </w:instrText>
      </w:r>
      <w:r w:rsidR="00162FDF">
        <w:fldChar w:fldCharType="end"/>
      </w:r>
      <w:r w:rsidR="00162FDF">
        <w:fldChar w:fldCharType="separate"/>
      </w:r>
      <w:hyperlink w:anchor="_ENREF_4" w:tooltip="Kirson, 2004 #279" w:history="1">
        <w:r w:rsidR="000B6FE5" w:rsidRPr="00162FDF">
          <w:rPr>
            <w:noProof/>
            <w:vertAlign w:val="superscript"/>
          </w:rPr>
          <w:t>4</w:t>
        </w:r>
      </w:hyperlink>
      <w:r w:rsidR="00162FDF" w:rsidRPr="00162FDF">
        <w:rPr>
          <w:noProof/>
          <w:vertAlign w:val="superscript"/>
        </w:rPr>
        <w:t xml:space="preserve">, </w:t>
      </w:r>
      <w:hyperlink w:anchor="_ENREF_5" w:tooltip="Giladi, 2014 #296" w:history="1">
        <w:r w:rsidR="000B6FE5" w:rsidRPr="00162FDF">
          <w:rPr>
            <w:noProof/>
            <w:vertAlign w:val="superscript"/>
          </w:rPr>
          <w:t>5</w:t>
        </w:r>
      </w:hyperlink>
      <w:r w:rsidR="00162FDF">
        <w:fldChar w:fldCharType="end"/>
      </w:r>
      <w:r w:rsidR="002F5DCA">
        <w:t xml:space="preserve"> Additionally, a moderate decline in </w:t>
      </w:r>
      <w:proofErr w:type="spellStart"/>
      <w:r w:rsidR="002F5DCA">
        <w:t>rCBVmax</w:t>
      </w:r>
      <w:proofErr w:type="spellEnd"/>
      <w:r w:rsidR="002F5DCA">
        <w:t xml:space="preserve">, (6.21%) was also noted at 2-months relative to baseline indicating anti- angiogenetic effects of </w:t>
      </w:r>
      <w:proofErr w:type="spellStart"/>
      <w:r w:rsidR="002F5DCA">
        <w:t>TTFields</w:t>
      </w:r>
      <w:proofErr w:type="spellEnd"/>
      <w:r w:rsidR="002F5DCA">
        <w:t>.</w:t>
      </w:r>
      <w:hyperlink w:anchor="_ENREF_21" w:tooltip="Chen, 2012 #292" w:history="1">
        <w:r w:rsidR="000B6FE5">
          <w:fldChar w:fldCharType="begin"/>
        </w:r>
        <w:r w:rsidR="000B6FE5">
          <w:instrText xml:space="preserve"> ADDIN EN.CITE &lt;EndNote&gt;&lt;Cite&gt;&lt;Author&gt;Chen&lt;/Author&gt;&lt;Year&gt;2012&lt;/Year&gt;&lt;RecNum&gt;292&lt;/RecNum&gt;&lt;DisplayText&gt;&lt;style face="superscript"&gt;21&lt;/style&gt;&lt;/DisplayText&gt;&lt;record&gt;&lt;rec-number&gt;292&lt;/rec-number&gt;&lt;foreign-keys&gt;&lt;key app="EN" db-id="5deztwt03avsacefeasxz0vfpwrxrw59wfew"&gt;292&lt;/key&gt;&lt;/foreign-keys&gt;&lt;ref-type name="Journal Article"&gt;17&lt;/ref-type&gt;&lt;contributors&gt;&lt;authors&gt;&lt;author&gt;Chen, H.&lt;/author&gt;&lt;author&gt;Liu, R.&lt;/author&gt;&lt;author&gt;Liu, J.&lt;/author&gt;&lt;author&gt;Tang, J.&lt;/author&gt;&lt;/authors&gt;&lt;/contributors&gt;&lt;auth-address&gt;Department of Oncology, Fourth Affiliated Hospital of Guangxi Medical University, Liuzhou, China.&lt;/auth-address&gt;&lt;titles&gt;&lt;title&gt;Growth inhibition of malignant melanoma by intermediate frequency alternating electric fields, and the underlying mechanisms&lt;/title&gt;&lt;secondary-title&gt;J Int Med Res&lt;/secondary-title&gt;&lt;alt-title&gt;The Journal of international medical research&lt;/alt-title&gt;&lt;/titles&gt;&lt;periodical&gt;&lt;full-title&gt;J Int Med Res&lt;/full-title&gt;&lt;abbr-1&gt;The Journal of international medical research&lt;/abbr-1&gt;&lt;/periodical&gt;&lt;alt-periodical&gt;&lt;full-title&gt;J Int Med Res&lt;/full-title&gt;&lt;abbr-1&gt;The Journal of international medical research&lt;/abbr-1&gt;&lt;/alt-periodical&gt;&lt;pages&gt;85-94&lt;/pages&gt;&lt;volume&gt;40&lt;/volume&gt;&lt;number&gt;1&lt;/number&gt;&lt;keywords&gt;&lt;keyword&gt;Animals&lt;/keyword&gt;&lt;keyword&gt;Antigens, CD34/metabolism&lt;/keyword&gt;&lt;keyword&gt;Apoptosis&lt;/keyword&gt;&lt;keyword&gt;Cell Proliferation&lt;/keyword&gt;&lt;keyword&gt;*Electricity&lt;/keyword&gt;&lt;keyword&gt;Immunohistochemistry&lt;/keyword&gt;&lt;keyword&gt;In Situ Nick-End Labeling&lt;/keyword&gt;&lt;keyword&gt;Kaplan-Meier Estimate&lt;/keyword&gt;&lt;keyword&gt;Melanoma/*pathology&lt;/keyword&gt;&lt;keyword&gt;Melanoma, Experimental/pathology&lt;/keyword&gt;&lt;keyword&gt;Mice&lt;/keyword&gt;&lt;keyword&gt;Mice, Inbred C57BL&lt;/keyword&gt;&lt;keyword&gt;Skin Neoplasms/*pathology&lt;/keyword&gt;&lt;keyword&gt;Vascular Endothelial Growth Factor A/metabolism&lt;/keyword&gt;&lt;/keywords&gt;&lt;dates&gt;&lt;year&gt;2012&lt;/year&gt;&lt;/dates&gt;&lt;isbn&gt;1473-2300 (Electronic)&amp;#xD;0300-0605 (Linking)&lt;/isbn&gt;&lt;accession-num&gt;22429348&lt;/accession-num&gt;&lt;urls&gt;&lt;related-urls&gt;&lt;url&gt;http://www.ncbi.nlm.nih.gov/pubmed/22429348&lt;/url&gt;&lt;/related-urls&gt;&lt;/urls&gt;&lt;/record&gt;&lt;/Cite&gt;&lt;/EndNote&gt;</w:instrText>
        </w:r>
        <w:r w:rsidR="000B6FE5">
          <w:fldChar w:fldCharType="separate"/>
        </w:r>
        <w:r w:rsidR="000B6FE5" w:rsidRPr="000B6FE5">
          <w:rPr>
            <w:noProof/>
            <w:vertAlign w:val="superscript"/>
          </w:rPr>
          <w:t>21</w:t>
        </w:r>
        <w:r w:rsidR="000B6FE5">
          <w:fldChar w:fldCharType="end"/>
        </w:r>
      </w:hyperlink>
      <w:r w:rsidR="002F5DCA">
        <w:t xml:space="preserve"> Taken together, findings of these advanced imaging techniques provide insights into the possible therapeutic mechanism of </w:t>
      </w:r>
      <w:proofErr w:type="spellStart"/>
      <w:r w:rsidR="002F5DCA">
        <w:t>TTFields</w:t>
      </w:r>
      <w:proofErr w:type="spellEnd"/>
      <w:r w:rsidR="002F5DCA">
        <w:t xml:space="preserve"> in patients with GBMs.</w:t>
      </w:r>
    </w:p>
    <w:p w14:paraId="36D50043" w14:textId="77777777" w:rsidR="002F5DCA" w:rsidRDefault="002F5DCA" w:rsidP="002F5DCA"/>
    <w:p w14:paraId="2477DEC9" w14:textId="77777777" w:rsidR="002F5DCA" w:rsidRDefault="002F5DCA" w:rsidP="002F5DCA">
      <w:pPr>
        <w:rPr>
          <w:color w:val="000000"/>
        </w:rPr>
      </w:pPr>
      <w:r>
        <w:t xml:space="preserve">In summary, </w:t>
      </w:r>
      <w:proofErr w:type="spellStart"/>
      <w:r w:rsidR="0001675F">
        <w:rPr>
          <w:color w:val="000000"/>
        </w:rPr>
        <w:t>TTFields</w:t>
      </w:r>
      <w:proofErr w:type="spellEnd"/>
      <w:r w:rsidR="0001675F">
        <w:rPr>
          <w:color w:val="000000"/>
        </w:rPr>
        <w:t xml:space="preserve"> compares favorably with standard chemotherapy </w:t>
      </w:r>
      <w:r w:rsidR="0001675F">
        <w:t xml:space="preserve">with no systemic toxicity and </w:t>
      </w:r>
      <w:r w:rsidR="0001675F">
        <w:rPr>
          <w:color w:val="000000"/>
        </w:rPr>
        <w:t xml:space="preserve">represents a significant advancement in the management of GBM. </w:t>
      </w:r>
      <w:r w:rsidR="0001675F">
        <w:t>W</w:t>
      </w:r>
      <w:r>
        <w:t>e believe that g</w:t>
      </w:r>
      <w:r>
        <w:rPr>
          <w:color w:val="000000"/>
        </w:rPr>
        <w:t xml:space="preserve">iven the dismal prognosis of GBM and the paucity of effective treatments, </w:t>
      </w:r>
      <w:r w:rsidR="0023692C" w:rsidRPr="0023692C">
        <w:rPr>
          <w:color w:val="000000"/>
        </w:rPr>
        <w:t xml:space="preserve">the </w:t>
      </w:r>
      <w:r w:rsidR="0023692C">
        <w:rPr>
          <w:color w:val="000000"/>
        </w:rPr>
        <w:t xml:space="preserve">results of this trial </w:t>
      </w:r>
      <w:r w:rsidR="0023692C" w:rsidRPr="0023692C">
        <w:rPr>
          <w:color w:val="000000"/>
        </w:rPr>
        <w:t xml:space="preserve">will give physicians </w:t>
      </w:r>
      <w:r w:rsidR="00092E69">
        <w:rPr>
          <w:color w:val="000000"/>
        </w:rPr>
        <w:t xml:space="preserve">a </w:t>
      </w:r>
      <w:r w:rsidR="0023692C" w:rsidRPr="0023692C">
        <w:rPr>
          <w:color w:val="000000"/>
        </w:rPr>
        <w:t xml:space="preserve">greater confidence in the value and importance of </w:t>
      </w:r>
      <w:proofErr w:type="spellStart"/>
      <w:r w:rsidR="00092E69">
        <w:rPr>
          <w:color w:val="000000"/>
        </w:rPr>
        <w:t>TTFields</w:t>
      </w:r>
      <w:proofErr w:type="spellEnd"/>
      <w:r w:rsidR="00092E69">
        <w:rPr>
          <w:color w:val="000000"/>
        </w:rPr>
        <w:t xml:space="preserve"> </w:t>
      </w:r>
      <w:r w:rsidR="0023692C" w:rsidRPr="0023692C">
        <w:rPr>
          <w:color w:val="000000"/>
        </w:rPr>
        <w:t>as a</w:t>
      </w:r>
      <w:r w:rsidR="00092E69">
        <w:rPr>
          <w:color w:val="000000"/>
        </w:rPr>
        <w:t xml:space="preserve"> safe and </w:t>
      </w:r>
      <w:r w:rsidR="0023692C" w:rsidRPr="0023692C">
        <w:rPr>
          <w:color w:val="000000"/>
        </w:rPr>
        <w:t xml:space="preserve">effective treatment option for newly diagnosed GBM. </w:t>
      </w:r>
      <w:r w:rsidR="00092E69">
        <w:rPr>
          <w:color w:val="000000"/>
        </w:rPr>
        <w:t xml:space="preserve">We also believe that </w:t>
      </w:r>
      <w:proofErr w:type="spellStart"/>
      <w:r>
        <w:rPr>
          <w:color w:val="000000"/>
        </w:rPr>
        <w:t>TTFields</w:t>
      </w:r>
      <w:proofErr w:type="spellEnd"/>
      <w:r>
        <w:rPr>
          <w:color w:val="000000"/>
        </w:rPr>
        <w:t xml:space="preserve"> should be offered as the new standard of care in addition to TMZ for maintenance therapy following maximal safe resection and </w:t>
      </w:r>
      <w:proofErr w:type="spellStart"/>
      <w:r>
        <w:rPr>
          <w:color w:val="000000"/>
        </w:rPr>
        <w:t>chemoradiation</w:t>
      </w:r>
      <w:proofErr w:type="spellEnd"/>
      <w:r>
        <w:rPr>
          <w:color w:val="000000"/>
        </w:rPr>
        <w:t xml:space="preserve"> </w:t>
      </w:r>
      <w:r w:rsidR="00092E69">
        <w:rPr>
          <w:color w:val="000000"/>
        </w:rPr>
        <w:t xml:space="preserve">to </w:t>
      </w:r>
      <w:r>
        <w:rPr>
          <w:color w:val="000000"/>
        </w:rPr>
        <w:t>GBM</w:t>
      </w:r>
      <w:r w:rsidR="00092E69">
        <w:rPr>
          <w:color w:val="000000"/>
        </w:rPr>
        <w:t xml:space="preserve"> patients</w:t>
      </w:r>
      <w:r>
        <w:rPr>
          <w:color w:val="000000"/>
        </w:rPr>
        <w:t>.</w:t>
      </w:r>
    </w:p>
    <w:p w14:paraId="25AA93B2" w14:textId="77777777" w:rsidR="002F5DCA" w:rsidRDefault="002F5DCA" w:rsidP="002F5DCA"/>
    <w:p w14:paraId="1BF0E2DE" w14:textId="77777777" w:rsidR="002F5DCA" w:rsidRDefault="002F5DCA" w:rsidP="002F5DCA">
      <w:r>
        <w:t xml:space="preserve">Additionally our preliminary data indicate that DTI, PWI and EPSI are promising techniques that may be useful in evaluating early treatment response to </w:t>
      </w:r>
      <w:proofErr w:type="spellStart"/>
      <w:r>
        <w:t>TTFields</w:t>
      </w:r>
      <w:proofErr w:type="spellEnd"/>
      <w:r>
        <w:t xml:space="preserve">. </w:t>
      </w:r>
      <w:r w:rsidR="000D06A5">
        <w:t>In an ongoing trial, we</w:t>
      </w:r>
      <w:r>
        <w:t xml:space="preserve"> </w:t>
      </w:r>
      <w:r w:rsidR="000D06A5">
        <w:t>are</w:t>
      </w:r>
      <w:r>
        <w:t xml:space="preserve"> </w:t>
      </w:r>
      <w:r w:rsidR="000D06A5">
        <w:t xml:space="preserve">currently </w:t>
      </w:r>
      <w:r>
        <w:t>using advanced MR imaging techniques in assessing the treatment effect</w:t>
      </w:r>
      <w:r w:rsidR="0001675F">
        <w:t>s</w:t>
      </w:r>
      <w:r>
        <w:t xml:space="preserve"> of </w:t>
      </w:r>
      <w:proofErr w:type="spellStart"/>
      <w:r>
        <w:t>TTFields</w:t>
      </w:r>
      <w:proofErr w:type="spellEnd"/>
      <w:r>
        <w:t xml:space="preserve"> in a larger cohort of patients with newly diagnosed </w:t>
      </w:r>
      <w:r w:rsidR="000D06A5">
        <w:t xml:space="preserve">as well as </w:t>
      </w:r>
      <w:r>
        <w:t>recurrent GBMs. We believe that future multi</w:t>
      </w:r>
      <w:r w:rsidR="0001675F">
        <w:t xml:space="preserve">national </w:t>
      </w:r>
      <w:r>
        <w:t xml:space="preserve">clinical trials using physiological and metabolic imaging techniques will </w:t>
      </w:r>
      <w:r w:rsidR="000D06A5">
        <w:t>be needed</w:t>
      </w:r>
      <w:r>
        <w:t xml:space="preserve"> to comprehensive</w:t>
      </w:r>
      <w:r w:rsidR="000D06A5">
        <w:t>ly evaluate</w:t>
      </w:r>
      <w:r>
        <w:t xml:space="preserve"> treatment response to </w:t>
      </w:r>
      <w:proofErr w:type="spellStart"/>
      <w:r>
        <w:t>TTFields</w:t>
      </w:r>
      <w:proofErr w:type="spellEnd"/>
      <w:r>
        <w:t xml:space="preserve"> in patients with GBMs</w:t>
      </w:r>
      <w:r w:rsidR="000D06A5">
        <w:t>, which will enhance</w:t>
      </w:r>
      <w:r w:rsidR="00092E69">
        <w:t xml:space="preserve"> </w:t>
      </w:r>
      <w:r w:rsidR="000D06A5">
        <w:t>the</w:t>
      </w:r>
      <w:r>
        <w:t xml:space="preserve"> decision making process in the </w:t>
      </w:r>
      <w:r w:rsidR="000D06A5">
        <w:t xml:space="preserve">use of </w:t>
      </w:r>
      <w:r w:rsidR="0001675F">
        <w:t xml:space="preserve">this </w:t>
      </w:r>
      <w:r>
        <w:t xml:space="preserve">novel treatment </w:t>
      </w:r>
      <w:r w:rsidR="0001675F">
        <w:t>modality</w:t>
      </w:r>
      <w:r>
        <w:t xml:space="preserve">. </w:t>
      </w:r>
    </w:p>
    <w:p w14:paraId="033C11E7" w14:textId="77777777" w:rsidR="002F5DCA" w:rsidRDefault="002F5DCA" w:rsidP="002F5DCA">
      <w:pPr>
        <w:rPr>
          <w:color w:val="000000"/>
        </w:rPr>
      </w:pPr>
    </w:p>
    <w:p w14:paraId="174D8E16" w14:textId="1550A0DC" w:rsidR="0034480E" w:rsidRDefault="0034480E">
      <w:pPr>
        <w:spacing w:after="200" w:line="276" w:lineRule="auto"/>
        <w:rPr>
          <w:color w:val="000000"/>
        </w:rPr>
      </w:pPr>
    </w:p>
    <w:p w14:paraId="328787B0" w14:textId="23C6A8FC" w:rsidR="00EB2A2E" w:rsidRDefault="00EB2A2E">
      <w:pPr>
        <w:spacing w:after="200" w:line="276" w:lineRule="auto"/>
        <w:rPr>
          <w:color w:val="000000"/>
        </w:rPr>
      </w:pPr>
      <w:r>
        <w:rPr>
          <w:color w:val="000000"/>
        </w:rPr>
        <w:br w:type="page"/>
      </w:r>
    </w:p>
    <w:p w14:paraId="3AFDBC9F" w14:textId="77777777" w:rsidR="007B52A0" w:rsidRPr="00367CF6" w:rsidRDefault="00367CF6">
      <w:pPr>
        <w:rPr>
          <w:b/>
        </w:rPr>
      </w:pPr>
      <w:r w:rsidRPr="00367CF6">
        <w:rPr>
          <w:b/>
        </w:rPr>
        <w:lastRenderedPageBreak/>
        <w:t>References</w:t>
      </w:r>
    </w:p>
    <w:p w14:paraId="3339ED04" w14:textId="77777777" w:rsidR="007B52A0" w:rsidRDefault="007B52A0"/>
    <w:p w14:paraId="50467058" w14:textId="77777777" w:rsidR="000B6FE5" w:rsidRDefault="007B52A0" w:rsidP="000B6FE5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0B6FE5">
        <w:rPr>
          <w:noProof/>
        </w:rPr>
        <w:t>1.</w:t>
      </w:r>
      <w:r w:rsidR="000B6FE5">
        <w:rPr>
          <w:noProof/>
        </w:rPr>
        <w:tab/>
        <w:t>Stupp R, Taillibert S, Kanner AA, et al. Maintenance Therapy With Tumor-Treating Fields Plus Temozolomide vs Temozolomide Alone for Glioblastoma: A Randomized Clinical Trial. Jama 2015;314:2535-2543.</w:t>
      </w:r>
      <w:bookmarkEnd w:id="1"/>
    </w:p>
    <w:p w14:paraId="3950BB28" w14:textId="77777777" w:rsidR="000B6FE5" w:rsidRDefault="000B6FE5" w:rsidP="000B6FE5">
      <w:pPr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>Wong ET, Lok E, Swanson KD. An Evidence-Based Review of Alternating Electric Fields Therapy for Malignant Gliomas. Current treatment options in oncology 2015;16:40.</w:t>
      </w:r>
      <w:bookmarkEnd w:id="2"/>
    </w:p>
    <w:p w14:paraId="6928C98A" w14:textId="77777777" w:rsidR="000B6FE5" w:rsidRDefault="000B6FE5" w:rsidP="000B6FE5">
      <w:pPr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>Pless M, Weinberg U. Tumor treating fields: concept, evidence and future. Expert opinion on investigational drugs 2011;20:1099-1106.</w:t>
      </w:r>
      <w:bookmarkEnd w:id="3"/>
    </w:p>
    <w:p w14:paraId="5CC8B56F" w14:textId="77777777" w:rsidR="000B6FE5" w:rsidRDefault="000B6FE5" w:rsidP="000B6FE5">
      <w:pPr>
        <w:rPr>
          <w:noProof/>
        </w:rPr>
      </w:pPr>
      <w:bookmarkStart w:id="4" w:name="_ENREF_4"/>
      <w:r>
        <w:rPr>
          <w:noProof/>
        </w:rPr>
        <w:t>4.</w:t>
      </w:r>
      <w:r>
        <w:rPr>
          <w:noProof/>
        </w:rPr>
        <w:tab/>
        <w:t>Kirson ED, Gurvich Z, Schneiderman R, et al. Disruption of cancer cell replication by alternating electric fields. Cancer research 2004;64:3288-3295.</w:t>
      </w:r>
      <w:bookmarkEnd w:id="4"/>
    </w:p>
    <w:p w14:paraId="1AE5384C" w14:textId="77777777" w:rsidR="000B6FE5" w:rsidRDefault="000B6FE5" w:rsidP="000B6FE5">
      <w:pPr>
        <w:rPr>
          <w:noProof/>
        </w:rPr>
      </w:pPr>
      <w:bookmarkStart w:id="5" w:name="_ENREF_5"/>
      <w:r>
        <w:rPr>
          <w:noProof/>
        </w:rPr>
        <w:t>5.</w:t>
      </w:r>
      <w:r>
        <w:rPr>
          <w:noProof/>
        </w:rPr>
        <w:tab/>
        <w:t>Giladi M, Weinberg U, Schneiderman RS, et al. Alternating electric fields (tumor-treating fields therapy) can improve chemotherapy treatment efficacy in non-small cell lung cancer both in vitro and in vivo. Seminars in oncology 2014;41 Suppl 6:S35-41.</w:t>
      </w:r>
      <w:bookmarkEnd w:id="5"/>
    </w:p>
    <w:p w14:paraId="66AD6E55" w14:textId="77777777" w:rsidR="000B6FE5" w:rsidRDefault="000B6FE5" w:rsidP="000B6FE5">
      <w:pPr>
        <w:rPr>
          <w:noProof/>
        </w:rPr>
      </w:pPr>
      <w:bookmarkStart w:id="6" w:name="_ENREF_6"/>
      <w:r>
        <w:rPr>
          <w:noProof/>
        </w:rPr>
        <w:t>6.</w:t>
      </w:r>
      <w:r>
        <w:rPr>
          <w:noProof/>
        </w:rPr>
        <w:tab/>
        <w:t>Fonkem E, Wong ET. NovoTTF-100A: a new treatment modality for recurrent glioblastoma. Expert review of neurotherapeutics 2012;12:895-899.</w:t>
      </w:r>
      <w:bookmarkEnd w:id="6"/>
    </w:p>
    <w:p w14:paraId="266EB1F6" w14:textId="77777777" w:rsidR="000B6FE5" w:rsidRDefault="000B6FE5" w:rsidP="000B6FE5">
      <w:pPr>
        <w:rPr>
          <w:noProof/>
        </w:rPr>
      </w:pPr>
      <w:bookmarkStart w:id="7" w:name="_ENREF_7"/>
      <w:r>
        <w:rPr>
          <w:noProof/>
        </w:rPr>
        <w:t>7.</w:t>
      </w:r>
      <w:r>
        <w:rPr>
          <w:noProof/>
        </w:rPr>
        <w:tab/>
        <w:t>Bomzon Z, Urman N, Wenger C, et al. Modelling Tumor Treating Fields for the treatment of lung-based tumors. Conference proceedings :  Annual International Conference of the IEEE Engineering in Medicine and Biology Society IEEE Engineering in Medicine and Biology Society Annual Conference 2015;2015:6888-6891.</w:t>
      </w:r>
      <w:bookmarkEnd w:id="7"/>
    </w:p>
    <w:p w14:paraId="7FADE03D" w14:textId="77777777" w:rsidR="000B6FE5" w:rsidRDefault="000B6FE5" w:rsidP="000B6FE5">
      <w:pPr>
        <w:rPr>
          <w:noProof/>
        </w:rPr>
      </w:pPr>
      <w:bookmarkStart w:id="8" w:name="_ENREF_8"/>
      <w:r>
        <w:rPr>
          <w:noProof/>
        </w:rPr>
        <w:t>8.</w:t>
      </w:r>
      <w:r>
        <w:rPr>
          <w:noProof/>
        </w:rPr>
        <w:tab/>
        <w:t>Davies AM, Weinberg U, Palti Y. Tumor treating fields: a new frontier in cancer therapy. Annals of the New York Academy of Sciences 2013;1291:86-95.</w:t>
      </w:r>
      <w:bookmarkEnd w:id="8"/>
    </w:p>
    <w:p w14:paraId="4C807500" w14:textId="77777777" w:rsidR="000B6FE5" w:rsidRDefault="000B6FE5" w:rsidP="000B6FE5">
      <w:pPr>
        <w:rPr>
          <w:noProof/>
        </w:rPr>
      </w:pPr>
      <w:bookmarkStart w:id="9" w:name="_ENREF_9"/>
      <w:r>
        <w:rPr>
          <w:noProof/>
        </w:rPr>
        <w:t>9.</w:t>
      </w:r>
      <w:r>
        <w:rPr>
          <w:noProof/>
        </w:rPr>
        <w:tab/>
        <w:t>Salzberg M, Kirson E, Palti Y, Rochlitz C. A pilot study with very low-intensity, intermediate-frequency electric fields in patients with locally advanced and/or metastatic solid tumors. Onkologie 2008;31:362-365.</w:t>
      </w:r>
      <w:bookmarkEnd w:id="9"/>
    </w:p>
    <w:p w14:paraId="7715701E" w14:textId="77777777" w:rsidR="000B6FE5" w:rsidRDefault="000B6FE5" w:rsidP="000B6FE5">
      <w:pPr>
        <w:rPr>
          <w:noProof/>
        </w:rPr>
      </w:pPr>
      <w:bookmarkStart w:id="10" w:name="_ENREF_10"/>
      <w:r>
        <w:rPr>
          <w:noProof/>
        </w:rPr>
        <w:t>10.</w:t>
      </w:r>
      <w:r>
        <w:rPr>
          <w:noProof/>
        </w:rPr>
        <w:tab/>
        <w:t>Stupp R, Wong ET, Kanner AA, et al. NovoTTF-100A versus physician's choice chemotherapy in recurrent glioblastoma: a randomised phase III trial of a novel treatment modality. European journal of cancer 2012;48:2192-2202.</w:t>
      </w:r>
      <w:bookmarkEnd w:id="10"/>
    </w:p>
    <w:p w14:paraId="0C7B170D" w14:textId="77777777" w:rsidR="000B6FE5" w:rsidRDefault="000B6FE5" w:rsidP="000B6FE5">
      <w:pPr>
        <w:rPr>
          <w:noProof/>
        </w:rPr>
      </w:pPr>
      <w:bookmarkStart w:id="11" w:name="_ENREF_11"/>
      <w:r>
        <w:rPr>
          <w:noProof/>
        </w:rPr>
        <w:t>11.</w:t>
      </w:r>
      <w:r>
        <w:rPr>
          <w:noProof/>
        </w:rPr>
        <w:tab/>
        <w:t>Bernard-Arnoux F, Lamure M, Ducray F, Aulagner G, Honnorat J, Armoiry X. The cost-effectiveness of tumor-treating fields therapy in patients with newly diagnosed glioblastoma. Neuro-oncology 2016.</w:t>
      </w:r>
      <w:bookmarkEnd w:id="11"/>
    </w:p>
    <w:p w14:paraId="693013C7" w14:textId="77777777" w:rsidR="000B6FE5" w:rsidRDefault="000B6FE5" w:rsidP="000B6FE5">
      <w:pPr>
        <w:rPr>
          <w:noProof/>
        </w:rPr>
      </w:pPr>
      <w:bookmarkStart w:id="12" w:name="_ENREF_12"/>
      <w:r>
        <w:rPr>
          <w:noProof/>
        </w:rPr>
        <w:t>12.</w:t>
      </w:r>
      <w:r>
        <w:rPr>
          <w:noProof/>
        </w:rPr>
        <w:tab/>
        <w:t>Stupp R, Mason WP, van den Bent MJ, et al. Radiotherapy plus concomitant and adjuvant temozolomide for glioblastoma. The New England journal of medicine 2005;352:987-996.</w:t>
      </w:r>
      <w:bookmarkEnd w:id="12"/>
    </w:p>
    <w:p w14:paraId="7473B320" w14:textId="77777777" w:rsidR="000B6FE5" w:rsidRDefault="000B6FE5" w:rsidP="000B6FE5">
      <w:pPr>
        <w:rPr>
          <w:noProof/>
        </w:rPr>
      </w:pPr>
      <w:bookmarkStart w:id="13" w:name="_ENREF_13"/>
      <w:r>
        <w:rPr>
          <w:noProof/>
        </w:rPr>
        <w:t>13.</w:t>
      </w:r>
      <w:r>
        <w:rPr>
          <w:noProof/>
        </w:rPr>
        <w:tab/>
        <w:t>Wen PY, Macdonald DR, Reardon DA, et al. Updated response assessment criteria for high-grade gliomas: response assessment in neuro-oncology working group. Journal of clinical oncology : official journal of the American Society of Clinical Oncology 2010;28:1963-1972.</w:t>
      </w:r>
      <w:bookmarkEnd w:id="13"/>
    </w:p>
    <w:p w14:paraId="15ABB9CE" w14:textId="77777777" w:rsidR="000B6FE5" w:rsidRDefault="000B6FE5" w:rsidP="000B6FE5">
      <w:pPr>
        <w:rPr>
          <w:noProof/>
        </w:rPr>
      </w:pPr>
      <w:bookmarkStart w:id="14" w:name="_ENREF_14"/>
      <w:r>
        <w:rPr>
          <w:noProof/>
        </w:rPr>
        <w:t>14.</w:t>
      </w:r>
      <w:r>
        <w:rPr>
          <w:noProof/>
        </w:rPr>
        <w:tab/>
        <w:t>Jackson EF, Barboriak DP, Bidaut LM, Meyer CR. Magnetic resonance assessment of response to therapy: tumor change measurement, truth data and error sources. Translational oncology 2009;2:211-215.</w:t>
      </w:r>
      <w:bookmarkEnd w:id="14"/>
    </w:p>
    <w:p w14:paraId="7803CBF4" w14:textId="77777777" w:rsidR="000B6FE5" w:rsidRDefault="000B6FE5" w:rsidP="000B6FE5">
      <w:pPr>
        <w:rPr>
          <w:noProof/>
        </w:rPr>
      </w:pPr>
      <w:bookmarkStart w:id="15" w:name="_ENREF_15"/>
      <w:r>
        <w:rPr>
          <w:noProof/>
        </w:rPr>
        <w:t>15.</w:t>
      </w:r>
      <w:r>
        <w:rPr>
          <w:noProof/>
        </w:rPr>
        <w:tab/>
        <w:t>Saraswathy S, Crawford FW, Lamborn KR, et al. Evaluation of MR markers that predict survival in patients with newly diagnosed GBM prior to adjuvant therapy. Journal of neuro-oncology 2009;91:69-81.</w:t>
      </w:r>
      <w:bookmarkEnd w:id="15"/>
    </w:p>
    <w:p w14:paraId="44B451B7" w14:textId="77777777" w:rsidR="000B6FE5" w:rsidRDefault="000B6FE5" w:rsidP="000B6FE5">
      <w:pPr>
        <w:rPr>
          <w:noProof/>
        </w:rPr>
      </w:pPr>
      <w:bookmarkStart w:id="16" w:name="_ENREF_16"/>
      <w:r>
        <w:rPr>
          <w:noProof/>
        </w:rPr>
        <w:t>16.</w:t>
      </w:r>
      <w:r>
        <w:rPr>
          <w:noProof/>
        </w:rPr>
        <w:tab/>
        <w:t>Aquino D, Di Stefano AL, Scotti A, et al. Parametric response maps of perfusion MRI may identify recurrent glioblastomas responsive to bevacizumab and irinotecan. PloS one 2014;9:e90535.</w:t>
      </w:r>
      <w:bookmarkEnd w:id="16"/>
    </w:p>
    <w:p w14:paraId="54AFBFE8" w14:textId="77777777" w:rsidR="000B6FE5" w:rsidRDefault="000B6FE5" w:rsidP="000B6FE5">
      <w:pPr>
        <w:rPr>
          <w:noProof/>
        </w:rPr>
      </w:pPr>
      <w:bookmarkStart w:id="17" w:name="_ENREF_17"/>
      <w:r>
        <w:rPr>
          <w:noProof/>
        </w:rPr>
        <w:lastRenderedPageBreak/>
        <w:t>17.</w:t>
      </w:r>
      <w:r>
        <w:rPr>
          <w:noProof/>
        </w:rPr>
        <w:tab/>
        <w:t>Schmainda KM, Prah M, Connelly J, et al. Dynamic-susceptibility contrast agent MRI measures of relative cerebral blood volume predict response to bevacizumab in recurrent high-grade glioma. Neuro-oncology 2014;16:880-888.</w:t>
      </w:r>
      <w:bookmarkEnd w:id="17"/>
    </w:p>
    <w:p w14:paraId="75620CBB" w14:textId="77777777" w:rsidR="000B6FE5" w:rsidRDefault="000B6FE5" w:rsidP="000B6FE5">
      <w:pPr>
        <w:rPr>
          <w:noProof/>
        </w:rPr>
      </w:pPr>
      <w:bookmarkStart w:id="18" w:name="_ENREF_18"/>
      <w:r>
        <w:rPr>
          <w:noProof/>
        </w:rPr>
        <w:t>18.</w:t>
      </w:r>
      <w:r>
        <w:rPr>
          <w:noProof/>
        </w:rPr>
        <w:tab/>
        <w:t>Jeon JY, Kovanlikaya I, Boockvar JA, et al. Metabolic response of glioblastoma to superselective intra-arterial cerebral infusion of bevacizumab: a proton MR spectroscopic imaging study. AJNR American journal of neuroradiology 2012;33:2095-2102.</w:t>
      </w:r>
      <w:bookmarkEnd w:id="18"/>
    </w:p>
    <w:p w14:paraId="4D8F5FE3" w14:textId="77777777" w:rsidR="000B6FE5" w:rsidRDefault="000B6FE5" w:rsidP="000B6FE5">
      <w:pPr>
        <w:rPr>
          <w:noProof/>
        </w:rPr>
      </w:pPr>
      <w:bookmarkStart w:id="19" w:name="_ENREF_19"/>
      <w:r>
        <w:rPr>
          <w:noProof/>
        </w:rPr>
        <w:t>19.</w:t>
      </w:r>
      <w:r>
        <w:rPr>
          <w:noProof/>
        </w:rPr>
        <w:tab/>
        <w:t>Muruganandham M, Clerkin PP, Smith BJ, et al. 3-Dimensional magnetic resonance spectroscopic imaging at 3 Tesla for early response assessment of glioblastoma patients during external beam radiation therapy. International journal of radiation oncology, biology, physics 2014;90:181-189.</w:t>
      </w:r>
      <w:bookmarkEnd w:id="19"/>
    </w:p>
    <w:p w14:paraId="105E6E58" w14:textId="6B418E73" w:rsidR="000B6FE5" w:rsidRDefault="000B6FE5" w:rsidP="000B6FE5">
      <w:pPr>
        <w:rPr>
          <w:noProof/>
        </w:rPr>
      </w:pPr>
      <w:bookmarkStart w:id="20" w:name="_ENREF_20"/>
      <w:r>
        <w:rPr>
          <w:noProof/>
        </w:rPr>
        <w:t>20.</w:t>
      </w:r>
      <w:r>
        <w:rPr>
          <w:noProof/>
        </w:rPr>
        <w:tab/>
        <w:t>Mohan S, Chawla S, Wang S, et al. Assessment of early response to tumor-treating fields in newly diagnosed glioblastoma using physiologic and metabolic MRI: initial experience. CNS oncology 2016</w:t>
      </w:r>
      <w:r w:rsidR="000115CF">
        <w:rPr>
          <w:noProof/>
        </w:rPr>
        <w:t>, April 14</w:t>
      </w:r>
      <w:r>
        <w:rPr>
          <w:noProof/>
        </w:rPr>
        <w:t>.</w:t>
      </w:r>
      <w:bookmarkEnd w:id="20"/>
    </w:p>
    <w:p w14:paraId="11BBE882" w14:textId="77777777" w:rsidR="000B6FE5" w:rsidRDefault="000B6FE5" w:rsidP="000B6FE5">
      <w:pPr>
        <w:rPr>
          <w:noProof/>
        </w:rPr>
      </w:pPr>
      <w:bookmarkStart w:id="21" w:name="_ENREF_21"/>
      <w:r>
        <w:rPr>
          <w:noProof/>
        </w:rPr>
        <w:t>21.</w:t>
      </w:r>
      <w:r>
        <w:rPr>
          <w:noProof/>
        </w:rPr>
        <w:tab/>
        <w:t>Chen H, Liu R, Liu J, Tang J. Growth inhibition of malignant melanoma by intermediate frequency alternating electric fields, and the underlying mechanisms. The Journal of international medical research 2012;40:85-94.</w:t>
      </w:r>
      <w:bookmarkEnd w:id="21"/>
    </w:p>
    <w:p w14:paraId="70D38217" w14:textId="77777777" w:rsidR="000B6FE5" w:rsidRDefault="000B6FE5" w:rsidP="000B6FE5">
      <w:pPr>
        <w:rPr>
          <w:noProof/>
        </w:rPr>
      </w:pPr>
    </w:p>
    <w:p w14:paraId="7D329567" w14:textId="3619EB88" w:rsidR="00534331" w:rsidRDefault="007B52A0">
      <w:r>
        <w:fldChar w:fldCharType="end"/>
      </w:r>
    </w:p>
    <w:sectPr w:rsidR="00534331" w:rsidSect="0085317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155B5FC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Ritu Manchanda">
    <w15:presenceInfo w15:providerId="Windows Live" w15:userId="8bdce8ea790a6ca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deztwt03avsacefeasxz0vfpwrxrw59wfew&quot;&gt;Copy (2) of R21_MS&lt;record-ids&gt;&lt;item&gt;245&lt;/item&gt;&lt;item&gt;248&lt;/item&gt;&lt;item&gt;250&lt;/item&gt;&lt;item&gt;253&lt;/item&gt;&lt;item&gt;255&lt;/item&gt;&lt;item&gt;259&lt;/item&gt;&lt;item&gt;262&lt;/item&gt;&lt;item&gt;265&lt;/item&gt;&lt;item&gt;269&lt;/item&gt;&lt;item&gt;271&lt;/item&gt;&lt;item&gt;274&lt;/item&gt;&lt;item&gt;279&lt;/item&gt;&lt;item&gt;285&lt;/item&gt;&lt;item&gt;292&lt;/item&gt;&lt;item&gt;294&lt;/item&gt;&lt;item&gt;296&lt;/item&gt;&lt;item&gt;300&lt;/item&gt;&lt;item&gt;304&lt;/item&gt;&lt;item&gt;307&lt;/item&gt;&lt;item&gt;311&lt;/item&gt;&lt;item&gt;313&lt;/item&gt;&lt;/record-ids&gt;&lt;/item&gt;&lt;/Libraries&gt;"/>
  </w:docVars>
  <w:rsids>
    <w:rsidRoot w:val="002F5DCA"/>
    <w:rsid w:val="000115CF"/>
    <w:rsid w:val="0001675F"/>
    <w:rsid w:val="000848CB"/>
    <w:rsid w:val="0008704D"/>
    <w:rsid w:val="00092E69"/>
    <w:rsid w:val="000B6FE5"/>
    <w:rsid w:val="000C5A3D"/>
    <w:rsid w:val="000D06A5"/>
    <w:rsid w:val="000F5EFA"/>
    <w:rsid w:val="00162FDF"/>
    <w:rsid w:val="001D4E12"/>
    <w:rsid w:val="0023692C"/>
    <w:rsid w:val="00271A03"/>
    <w:rsid w:val="002A28BC"/>
    <w:rsid w:val="002C0FF1"/>
    <w:rsid w:val="002E1510"/>
    <w:rsid w:val="002E5DAF"/>
    <w:rsid w:val="002F5DCA"/>
    <w:rsid w:val="00302EA1"/>
    <w:rsid w:val="0034480E"/>
    <w:rsid w:val="00367CF6"/>
    <w:rsid w:val="003826A4"/>
    <w:rsid w:val="003A4412"/>
    <w:rsid w:val="003E04DE"/>
    <w:rsid w:val="004242C9"/>
    <w:rsid w:val="00442C9A"/>
    <w:rsid w:val="00442D67"/>
    <w:rsid w:val="00471228"/>
    <w:rsid w:val="004F30E7"/>
    <w:rsid w:val="00506236"/>
    <w:rsid w:val="00513E00"/>
    <w:rsid w:val="00534331"/>
    <w:rsid w:val="0058109D"/>
    <w:rsid w:val="005A5FAF"/>
    <w:rsid w:val="005B6D61"/>
    <w:rsid w:val="00623547"/>
    <w:rsid w:val="006243BF"/>
    <w:rsid w:val="00682174"/>
    <w:rsid w:val="006A4160"/>
    <w:rsid w:val="007053CD"/>
    <w:rsid w:val="00787E9F"/>
    <w:rsid w:val="007B52A0"/>
    <w:rsid w:val="007C1FFF"/>
    <w:rsid w:val="007D3E96"/>
    <w:rsid w:val="008444C3"/>
    <w:rsid w:val="00853179"/>
    <w:rsid w:val="008E3E72"/>
    <w:rsid w:val="008E7390"/>
    <w:rsid w:val="0091591D"/>
    <w:rsid w:val="00956502"/>
    <w:rsid w:val="00974B21"/>
    <w:rsid w:val="009A17FA"/>
    <w:rsid w:val="009C11C9"/>
    <w:rsid w:val="009C44AD"/>
    <w:rsid w:val="00A10473"/>
    <w:rsid w:val="00A45F33"/>
    <w:rsid w:val="00A74B77"/>
    <w:rsid w:val="00A8544F"/>
    <w:rsid w:val="00AF3C32"/>
    <w:rsid w:val="00B06F1E"/>
    <w:rsid w:val="00B16801"/>
    <w:rsid w:val="00B46B08"/>
    <w:rsid w:val="00C110FF"/>
    <w:rsid w:val="00C97158"/>
    <w:rsid w:val="00DE48BE"/>
    <w:rsid w:val="00E57A52"/>
    <w:rsid w:val="00E94757"/>
    <w:rsid w:val="00EA39CA"/>
    <w:rsid w:val="00EB2A2E"/>
    <w:rsid w:val="00ED0323"/>
    <w:rsid w:val="00ED3714"/>
    <w:rsid w:val="00F50F26"/>
    <w:rsid w:val="00F641DC"/>
    <w:rsid w:val="00F910EF"/>
    <w:rsid w:val="00FC0745"/>
    <w:rsid w:val="00FD7915"/>
    <w:rsid w:val="00FE61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1A2F5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5DCA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053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053C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053CD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53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53CD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53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53C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B52A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5DCA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053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053C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053CD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53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53CD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53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53C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B52A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963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1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63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04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suyash.mohan@uphs.upenn.edu" TargetMode="Externa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916</Words>
  <Characters>22322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1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ishP</dc:creator>
  <cp:lastModifiedBy>HarishP</cp:lastModifiedBy>
  <cp:revision>2</cp:revision>
  <dcterms:created xsi:type="dcterms:W3CDTF">2016-06-13T08:13:00Z</dcterms:created>
  <dcterms:modified xsi:type="dcterms:W3CDTF">2016-06-13T08:13:00Z</dcterms:modified>
</cp:coreProperties>
</file>